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7777777" w:rsidR="00B9631D" w:rsidRPr="00B9631D" w:rsidRDefault="00B9631D" w:rsidP="00B9631D">
      <w:pPr>
        <w:keepNext/>
        <w:keepLines/>
        <w:spacing w:before="240"/>
        <w:ind w:firstLine="0"/>
        <w:jc w:val="center"/>
        <w:outlineLvl w:val="0"/>
        <w:rPr>
          <w:rFonts w:eastAsiaTheme="majorEastAsia" w:cstheme="majorBidi"/>
          <w:b/>
          <w:smallCaps/>
          <w:szCs w:val="32"/>
        </w:rPr>
      </w:pPr>
      <w:bookmarkStart w:id="0" w:name="_Toc508040699"/>
      <w:r w:rsidRPr="00B9631D">
        <w:rPr>
          <w:rFonts w:eastAsiaTheme="majorEastAsia" w:cstheme="majorBidi"/>
          <w:b/>
          <w:smallCaps/>
          <w:szCs w:val="32"/>
        </w:rPr>
        <w:t xml:space="preserve">Capítulo I. El concepto del perdón </w:t>
      </w:r>
      <w:r w:rsidR="008B7B56">
        <w:rPr>
          <w:rFonts w:eastAsiaTheme="majorEastAsia" w:cstheme="majorBidi"/>
          <w:b/>
          <w:smallCaps/>
          <w:szCs w:val="32"/>
        </w:rPr>
        <w:t xml:space="preserve">real </w:t>
      </w:r>
      <w:bookmarkEnd w:id="0"/>
      <w:r w:rsidR="008B7B56">
        <w:rPr>
          <w:rFonts w:eastAsiaTheme="majorEastAsia" w:cstheme="majorBidi"/>
          <w:b/>
          <w:smallCaps/>
          <w:szCs w:val="32"/>
        </w:rPr>
        <w:t xml:space="preserve">en la tradición jurídica </w:t>
      </w:r>
      <w:r w:rsidR="008E1FFC">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avia de salir este cavildo procesionalmente con el santisimo sacramento y asistencia del </w:t>
      </w:r>
      <w:r w:rsidR="00AB3F05" w:rsidRPr="009705FF">
        <w:rPr>
          <w:rFonts w:eastAsia="Calibri" w:cs="Times New Roman"/>
          <w:iCs/>
        </w:rPr>
        <w:lastRenderedPageBreak/>
        <w:t>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6DD466CF"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E44EC0">
        <w:rPr>
          <w:rFonts w:eastAsia="Calibri" w:cs="Times New Roman"/>
          <w:iCs/>
        </w:rPr>
        <w:t xml:space="preserve">sin embargo, el mismo monarca </w:t>
      </w:r>
      <w:r w:rsidR="00F81B0B">
        <w:rPr>
          <w:rFonts w:eastAsia="Calibri" w:cs="Times New Roman"/>
          <w:iCs/>
        </w:rPr>
        <w:t>aclaro a Eslava que la no ratificación no implicaba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sino a vigilar los díscolos para proceder con rigor</w:t>
      </w:r>
      <w:r w:rsidR="00BA35EF">
        <w:rPr>
          <w:rFonts w:eastAsia="Calibri" w:cs="Times New Roman"/>
          <w:iCs/>
        </w:rPr>
        <w:t>,</w:t>
      </w:r>
      <w:r w:rsidR="00F81B0B">
        <w:rPr>
          <w:rFonts w:eastAsia="Calibri" w:cs="Times New Roman"/>
          <w:iCs/>
        </w:rPr>
        <w:t xml:space="preserve"> antes que se originase una nueva sublevación. </w:t>
      </w:r>
      <w:r w:rsidR="00E44EC0">
        <w:rPr>
          <w:rFonts w:eastAsia="Calibri" w:cs="Times New Roman"/>
          <w:iCs/>
        </w:rPr>
        <w:t>¿</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t xml:space="preserve">Consideramos que interpretar el perdón en el antiguo régimen implica abordarlo desde la lógica de la época, esto es, como una conjunción de acciones de gracia regia y de un </w:t>
      </w:r>
      <w:r>
        <w:lastRenderedPageBreak/>
        <w:t>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2B2E959E"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xml:space="preserve">, rudo pero generalizado, de la lógica general del perdón real, fuertemente vinculado a su sentido místico como imitación de la redención divina. Más que un conocimiento de los “códigos de la élite”, acciones como las ejecutadas por los sublevados de Cartagena </w:t>
      </w:r>
      <w:r w:rsidR="00D0522D">
        <w:t>fueron</w:t>
      </w:r>
      <w:r w:rsidR="00BF7F72">
        <w:t xml:space="preserve"> 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2"/>
      </w:r>
    </w:p>
    <w:p w14:paraId="4C327C6F" w14:textId="3622E435" w:rsidR="00B63CB5" w:rsidRPr="009600DC" w:rsidRDefault="002402EF" w:rsidP="00F42389">
      <w:r>
        <w:t>Este capítulo estará</w:t>
      </w:r>
      <w:r w:rsidR="00B20DA2">
        <w:t>,</w:t>
      </w:r>
      <w:r>
        <w:t xml:space="preserve"> por lo tanto</w:t>
      </w:r>
      <w:r w:rsidR="00B20DA2">
        <w:t>,</w:t>
      </w:r>
      <w:r>
        <w:t xml:space="preserve"> dedicado a la revisión de los patrones discursivos, simbólicos y doctrinales que construyeron el sentido del indulto desde la Baja Edad Media, </w:t>
      </w:r>
      <w:r>
        <w:lastRenderedPageBreak/>
        <w:t>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3"/>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4"/>
      </w:r>
      <w:r w:rsidR="00F42389">
        <w:t xml:space="preserve"> por lo tanto, es en la lógica compleja que justificaba divina y terrenalmente el perdón que se encuentra este enlace entre la autoridad y la clemencia</w:t>
      </w:r>
      <w:r w:rsidR="002974D2">
        <w:t xml:space="preserve"> que posteriormente puede verse manifestado en las peticiones y concesiones de indulto durante el siglo XVIII del Nuevo Reino de Granada.</w:t>
      </w:r>
    </w:p>
    <w:p w14:paraId="54BC4733" w14:textId="77777777" w:rsidR="00AE3608" w:rsidRDefault="00AE3608" w:rsidP="00A51D3A"/>
    <w:p w14:paraId="1C4B73FB" w14:textId="4B59627F" w:rsidR="0024383C" w:rsidRDefault="00D10FC2" w:rsidP="002451A7">
      <w:pPr>
        <w:pStyle w:val="Ttulo2"/>
        <w:numPr>
          <w:ilvl w:val="1"/>
          <w:numId w:val="20"/>
        </w:numPr>
      </w:pPr>
      <w:r>
        <w:t xml:space="preserve"> </w:t>
      </w:r>
      <w:r w:rsidR="00F35E58">
        <w:t>E</w:t>
      </w:r>
      <w:r>
        <w:t xml:space="preserve">l perdón </w:t>
      </w:r>
      <w:r w:rsidR="0024383C">
        <w:t>desde la perspectiva de</w:t>
      </w:r>
      <w:r w:rsidR="00F35E58">
        <w:t xml:space="preserve"> </w:t>
      </w:r>
      <w:r w:rsidR="007F24F4">
        <w:t xml:space="preserve">la cultura </w:t>
      </w:r>
      <w:r w:rsidR="002451A7">
        <w:t>jurisdiccional</w:t>
      </w:r>
    </w:p>
    <w:p w14:paraId="15AD3170" w14:textId="77777777" w:rsidR="0024383C" w:rsidRDefault="0024383C" w:rsidP="007F24F4"/>
    <w:p w14:paraId="36D4C041" w14:textId="49415534" w:rsidR="00CF5F2B" w:rsidRDefault="00F05BA7" w:rsidP="00CF5F2B">
      <w:r>
        <w:t>Desde hace varios años la historia del derecho,</w:t>
      </w:r>
      <w:r w:rsidR="002451A7">
        <w:t xml:space="preserve"> paralelamente a </w:t>
      </w:r>
      <w:r>
        <w:t xml:space="preserve">la historia política, </w:t>
      </w:r>
      <w:r w:rsidR="002451A7">
        <w:t xml:space="preserve">coinciden en concebir el poder político de antiguo régimen como </w:t>
      </w:r>
      <w:r w:rsidR="009E76D2">
        <w:t>sometido y limitado por el derecho, entendido éste en su dimensión más amplia como la expresión de un orden natural que se revelaba a los hombres a través de la tradición. Lo jur</w:t>
      </w:r>
      <w:r w:rsidR="00A44824">
        <w:t xml:space="preserve">ídico en este contexto se componía de una jerarquía de órdenes normativos representados por diferentes tipos de derechos: divino, natural, de gentes, positivo, canónico, eclesiástico, entre otros. </w:t>
      </w:r>
      <w:r w:rsidR="006A672D">
        <w:t xml:space="preserve">En este ámbito cultural, el poder político se </w:t>
      </w:r>
      <w:r w:rsidR="00500348">
        <w:t xml:space="preserve">expresaba por la facultad de una autoridad para “declarar” el derecho, es decir, la potestad para establecer normas o administrar justicia en el ámbito de su competencia. </w:t>
      </w:r>
      <w:r w:rsidR="002A4B7D">
        <w:t xml:space="preserve">Hablar de derecho en el antiguo régimen no trata entonces solamente de leyes y procesos, todo acto de gobierno que pretendiera garantizar el orden natural, tradicional y católico, podía considerarse como </w:t>
      </w:r>
      <w:r w:rsidR="002A4B7D">
        <w:rPr>
          <w:i/>
        </w:rPr>
        <w:t>iurisdictio</w:t>
      </w:r>
      <w:r w:rsidR="002A4B7D">
        <w:t>, es decir, la potestad de “decir el derecho.”</w:t>
      </w:r>
      <w:bookmarkStart w:id="1" w:name="_Ref514281780"/>
      <w:r w:rsidR="004E398A">
        <w:rPr>
          <w:rStyle w:val="Refdenotaalpie"/>
        </w:rPr>
        <w:footnoteReference w:id="15"/>
      </w:r>
      <w:bookmarkEnd w:id="1"/>
      <w:r w:rsidR="00C12C3F">
        <w:t xml:space="preserve"> La formulación general de la idea de cultura jurisdiccional (también </w:t>
      </w:r>
      <w:r w:rsidR="00C12C3F">
        <w:lastRenderedPageBreak/>
        <w:t>nominada como orden normativo o jurídico) ha sido tratada en un buen número de trabajos, en particular por Carlos Garriga, quien ha contribuido a resaltar los aspectos generales de este ordenamiento</w:t>
      </w:r>
      <w:r w:rsidR="00301BE4">
        <w:rPr>
          <w:rStyle w:val="Refdenotaalpie"/>
        </w:rPr>
        <w:footnoteReference w:id="16"/>
      </w:r>
      <w:r w:rsidR="00C12C3F">
        <w:t>; por lo cual este trabajo se enfocará en aquellas características que remiten al ejercicio de la clemencia y el perdón en el ordenamiento jurídico-político iberoamericano.</w:t>
      </w:r>
    </w:p>
    <w:p w14:paraId="71761EB3" w14:textId="77777777" w:rsidR="00CF5F2B" w:rsidRDefault="00CF5F2B" w:rsidP="00CF5F2B"/>
    <w:p w14:paraId="1B26C757" w14:textId="2A86565B" w:rsidR="00211A92" w:rsidRDefault="00211A92" w:rsidP="00211A92">
      <w:pPr>
        <w:pStyle w:val="Prrafodelista"/>
        <w:numPr>
          <w:ilvl w:val="0"/>
          <w:numId w:val="21"/>
        </w:numPr>
      </w:pPr>
      <w:r>
        <w:t>Preeminencia de la religión:</w:t>
      </w:r>
    </w:p>
    <w:p w14:paraId="4FC097A4" w14:textId="2FD47E1F" w:rsidR="00211A92" w:rsidRDefault="00211A92" w:rsidP="00211A92">
      <w:pPr>
        <w:ind w:left="927" w:firstLine="0"/>
      </w:pPr>
      <w:r>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211A92">
      <w:pPr>
        <w:pStyle w:val="Prrafodelista"/>
        <w:numPr>
          <w:ilvl w:val="0"/>
          <w:numId w:val="21"/>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211A92">
      <w:pPr>
        <w:pStyle w:val="Prrafodelista"/>
        <w:numPr>
          <w:ilvl w:val="0"/>
          <w:numId w:val="21"/>
        </w:numPr>
      </w:pPr>
      <w:r>
        <w:t>Orden jurídico pluralista</w:t>
      </w:r>
    </w:p>
    <w:p w14:paraId="2727F4AB" w14:textId="556CDCBF" w:rsidR="00211A92" w:rsidRDefault="00211A92" w:rsidP="00211A92">
      <w:pPr>
        <w:pStyle w:val="Prrafodelista"/>
        <w:ind w:left="927" w:firstLine="0"/>
      </w:pPr>
      <w:r>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211A92">
      <w:pPr>
        <w:pStyle w:val="Prrafodelista"/>
        <w:numPr>
          <w:ilvl w:val="0"/>
          <w:numId w:val="21"/>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t>PODER POLÍTICO</w:t>
      </w:r>
    </w:p>
    <w:p w14:paraId="57AC6002" w14:textId="55E093F3" w:rsidR="00211A92" w:rsidRDefault="00211A92" w:rsidP="00211A92">
      <w:r>
        <w:lastRenderedPageBreak/>
        <w:t>Iurisdictio: Dios le entregó a la majestad real el brazo del rigor y el amor, la potestad de castigar para ser temido y la de perdonar para ser a</w:t>
      </w:r>
      <w:bookmarkStart w:id="2" w:name="_GoBack"/>
      <w:bookmarkEnd w:id="2"/>
      <w:r>
        <w:t>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77777777" w:rsidR="00132E3A" w:rsidRDefault="00F24859" w:rsidP="00211A92">
      <w:r>
        <w:t>Voluntad, controlada por la razón (sentido inmanente del orden)</w:t>
      </w:r>
    </w:p>
    <w:p w14:paraId="29CB3B5D" w14:textId="77777777" w:rsidR="00132E3A" w:rsidRDefault="00132E3A" w:rsidP="00211A92">
      <w:r>
        <w:t>Princeps diferente al tirano. El primero lo caracteriza la clemencia, al segundo la rigurosidad, el primero actúa según la prudencia (</w:t>
      </w:r>
      <w:r>
        <w:rPr>
          <w:i/>
        </w:rPr>
        <w:t>virtus</w:t>
      </w:r>
      <w:r>
        <w:t xml:space="preserve">), el segundo según su interés, el vicio. </w:t>
      </w:r>
    </w:p>
    <w:p w14:paraId="4A91A96E" w14:textId="77777777" w:rsidR="00132E3A" w:rsidRDefault="00132E3A" w:rsidP="00211A92"/>
    <w:p w14:paraId="58B6C5D3" w14:textId="304DEE75" w:rsidR="00132E3A" w:rsidRDefault="00A80EDA" w:rsidP="00132E3A">
      <w:pPr>
        <w:pStyle w:val="Ttulo2"/>
      </w:pPr>
      <w:r>
        <w:t>1</w:t>
      </w:r>
      <w:r w:rsidR="00132E3A">
        <w:t>.2. Por una tipología de la clemencia y el perdón real</w:t>
      </w:r>
    </w:p>
    <w:p w14:paraId="47360E88" w14:textId="77777777" w:rsidR="00E37837" w:rsidRDefault="00E37837"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26CDA0FE" w14:textId="2088DB68" w:rsidR="00EF6AF6" w:rsidRDefault="00EF6AF6" w:rsidP="00E37837">
      <w:r>
        <w:t>Los grados de perdón: perdón,</w:t>
      </w:r>
      <w:r w:rsidR="00647AB3">
        <w:t xml:space="preserve"> disimulo, apartamiento, olvido.</w:t>
      </w:r>
    </w:p>
    <w:p w14:paraId="7FD8542A" w14:textId="77777777" w:rsidR="00E37837" w:rsidRPr="00E37837" w:rsidRDefault="00E37837" w:rsidP="00E37837"/>
    <w:p w14:paraId="10F069FF" w14:textId="7C092281" w:rsidR="00E37837" w:rsidRDefault="00A80EDA" w:rsidP="00132E3A">
      <w:pPr>
        <w:pStyle w:val="Ttulo2"/>
      </w:pPr>
      <w:r>
        <w:t>1</w:t>
      </w:r>
      <w:r w:rsidR="00E37837">
        <w:t>.3. Generalidades en el uso del perdón</w:t>
      </w:r>
    </w:p>
    <w:p w14:paraId="62D4B296" w14:textId="77777777" w:rsidR="00E37837" w:rsidRDefault="00E37837" w:rsidP="00E37837">
      <w:r>
        <w:t>Lo que se podía considerar como costumbre y buen actuar en el perdón. Una buena política de clemencia debería seguir los siguientes preceptos:</w:t>
      </w:r>
    </w:p>
    <w:p w14:paraId="45417B8B" w14:textId="77777777" w:rsidR="00E37837" w:rsidRDefault="00E37837" w:rsidP="00E37837">
      <w:r>
        <w:t xml:space="preserve">Promulgación: parte de la voluntad de hacer el bien, liberar de las cadenas a aquellos que sufren y no representan una amenaza para las repúblicas. </w:t>
      </w:r>
    </w:p>
    <w:p w14:paraId="19BA32CD" w14:textId="77777777" w:rsidR="00E37837" w:rsidRDefault="00E37837" w:rsidP="00E37837">
      <w:r>
        <w:t>Delitos exceptuados: ciertos delitos son exceptuados, basándose en el sentido de ser tan aberrantes que no podrían estar incluidos en la clemencia sin representar un daño al orden de la república.</w:t>
      </w:r>
    </w:p>
    <w:p w14:paraId="72CA7A23" w14:textId="77777777" w:rsidR="00E37837" w:rsidRDefault="00E37837" w:rsidP="00E37837">
      <w:r>
        <w:t>Clasificación de los indultos: generales, particulares, etc.</w:t>
      </w:r>
    </w:p>
    <w:p w14:paraId="457C60A4" w14:textId="5CBC848D" w:rsidR="00F24859" w:rsidRDefault="00F24859" w:rsidP="00E37837">
      <w:r>
        <w:t xml:space="preserve"> </w:t>
      </w:r>
    </w:p>
    <w:p w14:paraId="3D55F15C" w14:textId="2D532FC4" w:rsidR="00647AB3" w:rsidRDefault="00647AB3" w:rsidP="00647AB3">
      <w:pPr>
        <w:pStyle w:val="Ttulo2"/>
      </w:pPr>
      <w:r>
        <w:t>1.4. Cultura ilustrada y clemencia real</w:t>
      </w:r>
    </w:p>
    <w:p w14:paraId="43263F32" w14:textId="74EF492F" w:rsidR="00647AB3" w:rsidRPr="00647AB3" w:rsidRDefault="00647AB3" w:rsidP="00647AB3">
      <w:pPr>
        <w:rPr>
          <w:lang w:val="it-IT"/>
        </w:rPr>
      </w:pPr>
      <w:r w:rsidRPr="00647AB3">
        <w:rPr>
          <w:lang w:val="it-IT"/>
        </w:rPr>
        <w:t xml:space="preserve">Vía de Nápoles – </w:t>
      </w:r>
      <w:r w:rsidRPr="00647AB3">
        <w:rPr>
          <w:i/>
          <w:lang w:val="it-IT"/>
        </w:rPr>
        <w:t>giuridizzionalismo</w:t>
      </w:r>
      <w:r>
        <w:rPr>
          <w:i/>
          <w:lang w:val="it-IT"/>
        </w:rPr>
        <w:t xml:space="preserve"> </w:t>
      </w:r>
      <w:r>
        <w:rPr>
          <w:lang w:val="it-IT"/>
        </w:rPr>
        <w:t>(cfr: Pietschmann)</w:t>
      </w:r>
      <w:r w:rsidRPr="00647AB3">
        <w:rPr>
          <w:lang w:val="it-IT"/>
        </w:rPr>
        <w:t>,</w:t>
      </w:r>
      <w:r>
        <w:rPr>
          <w:lang w:val="it-IT"/>
        </w:rPr>
        <w:t xml:space="preserve"> Beccaria.</w:t>
      </w:r>
    </w:p>
    <w:p w14:paraId="5277AC2C" w14:textId="061979DF" w:rsidR="00647AB3" w:rsidRDefault="00647AB3" w:rsidP="00647AB3">
      <w:pPr>
        <w:rPr>
          <w:lang w:val="it-IT"/>
        </w:rPr>
      </w:pPr>
      <w:r w:rsidRPr="00647AB3">
        <w:rPr>
          <w:lang w:val="fr-FR"/>
        </w:rPr>
        <w:lastRenderedPageBreak/>
        <w:t xml:space="preserve">Ilustración francesa – Rousseau, </w:t>
      </w:r>
      <w:r w:rsidR="003D4F03">
        <w:rPr>
          <w:lang w:val="fr-FR"/>
        </w:rPr>
        <w:t>Montes</w:t>
      </w:r>
      <w:r w:rsidRPr="00647AB3">
        <w:rPr>
          <w:lang w:val="fr-FR"/>
        </w:rPr>
        <w:t xml:space="preserve">quieu, Bodin, </w:t>
      </w:r>
      <w:r w:rsidRPr="00647AB3">
        <w:rPr>
          <w:lang w:val="it-IT"/>
        </w:rPr>
        <w:t>Caraccioli</w:t>
      </w:r>
      <w:r>
        <w:rPr>
          <w:lang w:val="it-IT"/>
        </w:rPr>
        <w:t xml:space="preserve"> (trad. 1775</w:t>
      </w:r>
      <w:r>
        <w:rPr>
          <w:lang w:val="it-IT"/>
        </w:rPr>
        <w:t>)</w:t>
      </w:r>
    </w:p>
    <w:p w14:paraId="1A651F07" w14:textId="281BFE69" w:rsidR="003D4F03" w:rsidRDefault="003D4F03" w:rsidP="00647AB3">
      <w:r w:rsidRPr="003D4F03">
        <w:t xml:space="preserve">Ejemplos de ilustres ilustrados – Jovellanos, </w:t>
      </w:r>
    </w:p>
    <w:p w14:paraId="54FBCAD3" w14:textId="77777777" w:rsidR="003D4F03" w:rsidRDefault="003D4F03" w:rsidP="00647AB3"/>
    <w:p w14:paraId="5AA0E1D5" w14:textId="0B3EA09B" w:rsidR="003D4F03" w:rsidRDefault="003D4F03" w:rsidP="003D4F03">
      <w:pPr>
        <w:pStyle w:val="Ttulo2"/>
      </w:pPr>
      <w:r>
        <w:t>1.5. Transmisiones a América</w:t>
      </w:r>
    </w:p>
    <w:p w14:paraId="3E2E2498" w14:textId="77777777" w:rsidR="003D4F03" w:rsidRDefault="003D4F03" w:rsidP="003D4F03"/>
    <w:p w14:paraId="7CA4156C" w14:textId="09397D36" w:rsidR="003D4F03" w:rsidRDefault="003D4F03" w:rsidP="003D4F03">
      <w:r>
        <w:t>Palafox…</w:t>
      </w:r>
    </w:p>
    <w:p w14:paraId="0B79EAA2" w14:textId="142D69C5" w:rsidR="00EA06BC" w:rsidRPr="003D4F03" w:rsidRDefault="00EA06BC" w:rsidP="003D4F03">
      <w:r>
        <w:t>Echarnos una revisadita de Cañizares Esguerra…</w:t>
      </w:r>
    </w:p>
    <w:p w14:paraId="4C9A0E3D" w14:textId="77777777" w:rsidR="00F05BA7" w:rsidRPr="003D4F03" w:rsidRDefault="00F05BA7" w:rsidP="002056AD"/>
    <w:p w14:paraId="4D211C3E" w14:textId="77777777" w:rsidR="00F05BA7" w:rsidRPr="003D4F03" w:rsidRDefault="00F05BA7" w:rsidP="002056AD"/>
    <w:p w14:paraId="06E6500F" w14:textId="77777777" w:rsidR="00F05BA7" w:rsidRPr="003D4F03" w:rsidRDefault="00F05BA7" w:rsidP="002056AD"/>
    <w:p w14:paraId="451D8AC9" w14:textId="2B4A168E" w:rsidR="006738AD" w:rsidRPr="00386C4C" w:rsidRDefault="00A3241E" w:rsidP="006738AD">
      <w:r>
        <w:t xml:space="preserve">Decía Saavedra Fajardo en su </w:t>
      </w:r>
      <w:r>
        <w:rPr>
          <w:i/>
        </w:rPr>
        <w:t>Idea de un príncipe político cristiano</w:t>
      </w:r>
      <w:r>
        <w:t xml:space="preserve"> que </w:t>
      </w:r>
      <w:r w:rsidR="002D17B5">
        <w:t>“</w:t>
      </w:r>
      <w:r w:rsidR="00117822">
        <w:t>si a todos los</w:t>
      </w:r>
      <w:r w:rsidR="002D17B5">
        <w:t xml:space="preserve"> que excediesen se uviese de castigar, no auria aquien mandar, porque apenas ai hombre tan justo, que no aya merecido la muerte</w:t>
      </w:r>
      <w:r w:rsidR="006736ED">
        <w:t>.</w:t>
      </w:r>
      <w:r w:rsidR="002D17B5">
        <w:t>”</w:t>
      </w:r>
      <w:r w:rsidR="002D17B5">
        <w:rPr>
          <w:rStyle w:val="Refdenotaalpie"/>
        </w:rPr>
        <w:footnoteReference w:id="17"/>
      </w:r>
      <w:r w:rsidR="00117822">
        <w:t xml:space="preserve"> </w:t>
      </w:r>
      <w:r w:rsidR="00386C4C">
        <w:t xml:space="preserve">A diferencia del derecho contemporáneo, la justicia penal de antiguo régimen no partía de los principios de </w:t>
      </w:r>
      <w:r w:rsidR="00386C4C">
        <w:rPr>
          <w:i/>
        </w:rPr>
        <w:t>in dubio pro reo</w:t>
      </w:r>
      <w:r w:rsidR="00386C4C">
        <w:t xml:space="preserve"> o de la presunción de inocencia, al contrario, como explicó Francisco Tomás y Valiente, “el principio inherente al sistema procesal-penal inquisitivo era éste: en la duda, condena a pena arbitraria</w:t>
      </w:r>
      <w:r w:rsidR="006736ED">
        <w:t>.</w:t>
      </w:r>
      <w:r w:rsidR="00386C4C">
        <w:t>”</w:t>
      </w:r>
      <w:r w:rsidR="0026130B">
        <w:rPr>
          <w:rStyle w:val="Refdenotaalpie"/>
        </w:rPr>
        <w:footnoteReference w:id="18"/>
      </w:r>
      <w:r w:rsidR="0026130B">
        <w:t xml:space="preserve"> </w:t>
      </w:r>
      <w:r w:rsidR="007C6342">
        <w:t>Se comprendía que la humanidad había sido condenada desde su origen por el pecado de Adán</w:t>
      </w:r>
      <w:r w:rsidR="006736ED">
        <w:t>,</w:t>
      </w:r>
      <w:r w:rsidR="007C6342">
        <w:rPr>
          <w:rStyle w:val="Refdenotaalpie"/>
        </w:rPr>
        <w:footnoteReference w:id="19"/>
      </w:r>
      <w:r w:rsidR="007C6342">
        <w:t xml:space="preserve"> por lo cual era imposible encontrar un “hombre justo” de quien se pudiera </w:t>
      </w:r>
      <w:r w:rsidR="00CE1562">
        <w:t xml:space="preserve">presumir estaba libre de culpa. Los indicios eran suficientes para que el juez usara su arbitrio y estipulara una pena ordinaria aunque solo se hubiese demostrado la “semiculpabilidad” del reo, es decir, </w:t>
      </w:r>
      <w:r w:rsidR="00B64E56">
        <w:t>cuando a pesar de haber seguido el proceso inquisitorial persist</w:t>
      </w:r>
      <w:r w:rsidR="006738AD">
        <w:t>ía la duda de su actuación delictiva</w:t>
      </w:r>
      <w:r w:rsidR="006736ED">
        <w:t>.</w:t>
      </w:r>
      <w:r w:rsidR="006738AD">
        <w:rPr>
          <w:rStyle w:val="Refdenotaalpie"/>
        </w:rPr>
        <w:footnoteReference w:id="20"/>
      </w:r>
    </w:p>
    <w:p w14:paraId="54A8DEAC" w14:textId="27023700" w:rsidR="00C054C4" w:rsidRDefault="006738AD" w:rsidP="00087BC1">
      <w:r>
        <w:t>En t</w:t>
      </w:r>
      <w:r w:rsidR="000B2B81">
        <w:t>érminos del derecho</w:t>
      </w:r>
      <w:r>
        <w:t xml:space="preserve">, no había ningún impedimento para que el juez actuara con </w:t>
      </w:r>
      <w:r w:rsidR="008D71A0">
        <w:t xml:space="preserve">el mayor rigor permitido </w:t>
      </w:r>
      <w:r>
        <w:t>y aplicara las penas ordinarias al</w:t>
      </w:r>
      <w:r w:rsidR="008D71A0">
        <w:t xml:space="preserve"> reo, siempre y cuando su decisión </w:t>
      </w:r>
      <w:r w:rsidR="008D71A0">
        <w:lastRenderedPageBreak/>
        <w:t xml:space="preserve">hubiese sido fruto del pensamiento razonado y </w:t>
      </w:r>
      <w:r w:rsidR="002858B2">
        <w:t>no motivada</w:t>
      </w:r>
      <w:r w:rsidR="008D71A0">
        <w:t xml:space="preserve"> por el lucro o el favor, es decir, que </w:t>
      </w:r>
      <w:r w:rsidR="006A5213">
        <w:t>estuviera</w:t>
      </w:r>
      <w:r w:rsidR="002858B2">
        <w:t xml:space="preserve"> libre de</w:t>
      </w:r>
      <w:r w:rsidR="008D71A0">
        <w:t xml:space="preserve"> cohecho o baratería. </w:t>
      </w:r>
      <w:r w:rsidR="003767F0">
        <w:t>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3767F0">
        <w:rPr>
          <w:rStyle w:val="Refdenotaalpie"/>
        </w:rPr>
        <w:footnoteReference w:id="21"/>
      </w:r>
      <w:r w:rsidR="003767F0">
        <w:t xml:space="preserve">. Se partía de la premisa de que la paz de las repúblicas se podría mantener mejor con actos de clemencia que de fuerza, así lo planteaba Guardiola y Sáez por ejemplo, quien en </w:t>
      </w:r>
      <w:r w:rsidR="003767F0">
        <w:rPr>
          <w:i/>
        </w:rPr>
        <w:t>El corregidor perfecto</w:t>
      </w:r>
      <w:r w:rsidR="003767F0">
        <w:t xml:space="preserve"> afirmó: “dice Dios por S. Matheo</w:t>
      </w:r>
      <w:r w:rsidR="003767F0">
        <w:rPr>
          <w:rStyle w:val="Refdenotaalpie"/>
        </w:rPr>
        <w:footnoteReference w:id="22"/>
      </w:r>
      <w:r w:rsidR="003767F0">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sidR="003767F0">
        <w:rPr>
          <w:rStyle w:val="Refdenotaalpie"/>
        </w:rPr>
        <w:footnoteReference w:id="23"/>
      </w:r>
    </w:p>
    <w:p w14:paraId="1B04BD17" w14:textId="329497D7" w:rsidR="00F60E2A" w:rsidRDefault="00F60E2A" w:rsidP="000E4B53">
      <w:r>
        <w:t>Castillo de Bovadilla advertía que “por causa del mucho rigor pueden los Jueces ser privados de los Oficios;”</w:t>
      </w:r>
      <w:r>
        <w:rPr>
          <w:rStyle w:val="Refdenotaalpie"/>
        </w:rPr>
        <w:footnoteReference w:id="24"/>
      </w:r>
      <w:r>
        <w:t xml:space="preserve"> y lo complementó afirmando: “porque con violencia no puede ser estable el gobierno seglar; y la sujeción por fuerza suele acarrear libertad: porque, como dixo Cicerón, muy mal conserva la perpetuidad el miedo, para lo qual es fiel la benevolencia.”</w:t>
      </w:r>
      <w:r>
        <w:rPr>
          <w:rStyle w:val="Refdenotaalpie"/>
        </w:rPr>
        <w:footnoteReference w:id="25"/>
      </w:r>
      <w:r>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Pr>
          <w:rStyle w:val="Refdenotaalpie"/>
        </w:rPr>
        <w:footnoteReference w:id="26"/>
      </w:r>
      <w:r w:rsidR="00762FE7">
        <w:t xml:space="preserve"> </w:t>
      </w:r>
      <w:r w:rsidR="004E0EEF">
        <w:t>Esta idea podía manifestarse de manera concreta en la súplica de un pueblo para que los libertase del juez o autoridad que se consider</w:t>
      </w:r>
      <w:r w:rsidR="002C36EE">
        <w:t>aba actuaba con excesivo rigor, &gt;&gt; excesos, abusos… No sólo en el apresamiento o castigo físico, también en el cobro de tributos.</w:t>
      </w:r>
    </w:p>
    <w:p w14:paraId="6395FB07" w14:textId="34F2E01B" w:rsidR="00897132" w:rsidRDefault="00897132" w:rsidP="000E4B53">
      <w:r>
        <w:t>La historiografía de los excesos de jueces y corregidores es abundante, en particular con relación al tratamiento de los indios.</w:t>
      </w:r>
    </w:p>
    <w:p w14:paraId="211EB864" w14:textId="1F6EA58E" w:rsidR="002C36EE" w:rsidRDefault="00DE2DBC" w:rsidP="000E4B53">
      <w:r>
        <w:t xml:space="preserve">Pimienta, caso del gobernador que por riguroso fue tiránico :\ </w:t>
      </w:r>
    </w:p>
    <w:p w14:paraId="3BE66E41" w14:textId="06C542CD" w:rsidR="00832F46" w:rsidRDefault="00832F46" w:rsidP="00832F46">
      <w:pPr>
        <w:pStyle w:val="Ttulo3"/>
        <w:numPr>
          <w:ilvl w:val="2"/>
          <w:numId w:val="20"/>
        </w:numPr>
      </w:pPr>
      <w:r>
        <w:lastRenderedPageBreak/>
        <w:t>Clemencia y potestad regia</w:t>
      </w:r>
    </w:p>
    <w:p w14:paraId="1A0708E3" w14:textId="7C6F15F1" w:rsidR="00832F46" w:rsidRDefault="00BF6A88" w:rsidP="00832F46">
      <w:pPr>
        <w:rPr>
          <w:lang w:val="es-ES_tradnl" w:eastAsia="es-ES"/>
        </w:rPr>
      </w:pPr>
      <w:r>
        <w:rPr>
          <w:lang w:val="es-ES_tradnl" w:eastAsia="es-ES"/>
        </w:rPr>
        <w:t>La clemencia era inherente al poder monárquico, caso contrario, el poder riguroso ejercido sobre los súbditos, era</w:t>
      </w:r>
      <w:r w:rsidR="00BC74C3">
        <w:rPr>
          <w:lang w:val="es-ES_tradnl" w:eastAsia="es-ES"/>
        </w:rPr>
        <w:t xml:space="preserve"> la</w:t>
      </w:r>
      <w:r>
        <w:rPr>
          <w:lang w:val="es-ES_tradnl" w:eastAsia="es-ES"/>
        </w:rPr>
        <w:t xml:space="preserve"> tiranía. </w:t>
      </w:r>
    </w:p>
    <w:p w14:paraId="58A055C3" w14:textId="77777777" w:rsidR="00832F46" w:rsidRPr="00832F46" w:rsidRDefault="00832F46" w:rsidP="00832F46">
      <w:pPr>
        <w:rPr>
          <w:lang w:val="es-ES_tradnl" w:eastAsia="es-ES"/>
        </w:rPr>
      </w:pPr>
    </w:p>
    <w:p w14:paraId="2DF070CB" w14:textId="39EC2701" w:rsidR="00D37198" w:rsidRDefault="00D37198" w:rsidP="00087BC1">
      <w:r w:rsidRPr="00B9631D">
        <w:t xml:space="preserve">La lógica de la cultura jurisdiccional del </w:t>
      </w:r>
      <w:r w:rsidRPr="00B9631D">
        <w:rPr>
          <w:i/>
        </w:rPr>
        <w:t>ius commune</w:t>
      </w:r>
      <w:r w:rsidRPr="00B9631D">
        <w:t xml:space="preserve"> indicaba que Dios era la fuente de toda </w:t>
      </w:r>
      <w:r w:rsidR="00595B83">
        <w:t>potestad</w:t>
      </w:r>
      <w:r w:rsidRPr="002B6C75">
        <w:rPr>
          <w:rStyle w:val="Refdenotaalpie"/>
        </w:rPr>
        <w:footnoteReference w:id="27"/>
      </w:r>
      <w:r w:rsidRPr="00B9631D">
        <w:t>, por la cual se les había dado autoridad a los pontífices y príncipes para juzgar y gobernar</w:t>
      </w:r>
      <w:r w:rsidRPr="002B6C75">
        <w:rPr>
          <w:rStyle w:val="Refdenotaalpie"/>
        </w:rPr>
        <w:footnoteReference w:id="28"/>
      </w:r>
      <w:r w:rsidRPr="00B9631D">
        <w:t xml:space="preserve">. En el caso del monarca se denominaba majestad, sinónimo de </w:t>
      </w:r>
      <w:r w:rsidRPr="00B9631D">
        <w:rPr>
          <w:i/>
        </w:rPr>
        <w:t>potestas</w:t>
      </w:r>
      <w:r w:rsidRPr="00B9631D">
        <w:t>, con la cual podía hacer uso del castigo</w:t>
      </w:r>
      <w:r w:rsidRPr="002B6C75">
        <w:rPr>
          <w:rStyle w:val="Refdenotaalpie"/>
        </w:rPr>
        <w:footnoteReference w:id="29"/>
      </w:r>
      <w:r w:rsidRPr="00B9631D">
        <w:t>, para ser temido, y de la misericordia, para ser amado</w:t>
      </w:r>
      <w:r w:rsidRPr="002B6C75">
        <w:rPr>
          <w:rStyle w:val="Refdenotaalpie"/>
        </w:rPr>
        <w:footnoteReference w:id="30"/>
      </w:r>
      <w:r w:rsidRPr="00B9631D">
        <w:t>.</w:t>
      </w:r>
      <w:r w:rsidR="00D976B0" w:rsidRPr="00D976B0">
        <w:t xml:space="preserve"> </w:t>
      </w:r>
      <w:r w:rsidR="00D976B0">
        <w:t>En esta lógica, era el temor a la espada lo que hacía agradecer la clemencia, cuando el rey o sus delegados pudiendo castigar justificadamente no lo hacía estab</w:t>
      </w:r>
      <w:r w:rsidR="00B32981">
        <w:t>an demostrando la grandeza del príncipe</w:t>
      </w:r>
      <w:r w:rsidR="00D976B0">
        <w:rPr>
          <w:rStyle w:val="Refdenotaalpie"/>
        </w:rPr>
        <w:footnoteReference w:id="31"/>
      </w:r>
      <w:r w:rsidR="00D976B0">
        <w:t>.</w:t>
      </w:r>
    </w:p>
    <w:p w14:paraId="7FBB9E94" w14:textId="77777777" w:rsidR="00D37198" w:rsidRPr="0083523B" w:rsidRDefault="00D37198" w:rsidP="00087BC1"/>
    <w:p w14:paraId="51135A8D" w14:textId="11A1E347" w:rsidR="00A92165" w:rsidRDefault="008704CE" w:rsidP="00087BC1">
      <w:r>
        <w:t>Por otra parte,</w:t>
      </w:r>
      <w:r w:rsidR="008B1E67">
        <w:t xml:space="preserve"> </w:t>
      </w:r>
      <w:r w:rsidR="00BF3E79">
        <w:t>el poder del rey no se ve</w:t>
      </w:r>
      <w:r w:rsidR="00B95181">
        <w:t>r</w:t>
      </w:r>
      <w:r w:rsidR="00BF3E79">
        <w:t xml:space="preserve">ía disminuido por ejecutar actos de clemencia, al contrario, </w:t>
      </w:r>
      <w:r w:rsidR="006661B1">
        <w:t>representaba</w:t>
      </w:r>
      <w:r w:rsidR="00BF3E79">
        <w:t xml:space="preserve"> la posibilidad de </w:t>
      </w:r>
      <w:r w:rsidR="003B564E">
        <w:t xml:space="preserve">demostrar la magnificencia de la potestad regia, </w:t>
      </w:r>
      <w:r w:rsidR="00BF3E79">
        <w:t>incomparable con ningún agente de la monarquía</w:t>
      </w:r>
      <w:r>
        <w:t>. Como lo señaló Michel Foucault</w:t>
      </w:r>
      <w:r w:rsidR="008B1E67">
        <w: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sidR="006736ED">
        <w:t>.</w:t>
      </w:r>
      <w:r w:rsidR="008B1E67">
        <w:t>”</w:t>
      </w:r>
      <w:r w:rsidR="005B055C">
        <w:rPr>
          <w:rStyle w:val="Refdenotaalpie"/>
        </w:rPr>
        <w:footnoteReference w:id="32"/>
      </w:r>
      <w:r w:rsidR="00A65238">
        <w:t xml:space="preserve"> </w:t>
      </w:r>
      <w:r w:rsidR="00394194">
        <w:lastRenderedPageBreak/>
        <w:t>De allí la idea, tomada de Séneca y difundida vía Tomás de Aquino, según la cual</w:t>
      </w:r>
      <w:r w:rsidR="00C61EB3">
        <w:t xml:space="preserve"> perdonar consistía</w:t>
      </w:r>
      <w:r w:rsidR="00394194" w:rsidRPr="00B9631D">
        <w:t xml:space="preserve"> en no castigar a quien merecía serlo, es decir, </w:t>
      </w:r>
      <w:r w:rsidR="00395402">
        <w:t>en</w:t>
      </w:r>
      <w:r w:rsidR="00394194" w:rsidRPr="00B9631D">
        <w:t xml:space="preserve"> la remisión de un castigo que debía ser</w:t>
      </w:r>
      <w:r w:rsidR="003D6EAE">
        <w:t>, en justicia,</w:t>
      </w:r>
      <w:r w:rsidR="00394194" w:rsidRPr="00B9631D">
        <w:t xml:space="preserve"> infligido</w:t>
      </w:r>
      <w:r w:rsidR="006736ED">
        <w:t>.</w:t>
      </w:r>
      <w:r w:rsidR="00394194" w:rsidRPr="002B6C75">
        <w:rPr>
          <w:rStyle w:val="Refdenotaalpie"/>
        </w:rPr>
        <w:footnoteReference w:id="33"/>
      </w:r>
    </w:p>
    <w:p w14:paraId="0DC161DC" w14:textId="3D21A0BF" w:rsidR="00466C1B" w:rsidRDefault="00466C1B" w:rsidP="00413C14"/>
    <w:p w14:paraId="4E20A4EA" w14:textId="77777777" w:rsidR="003767F0" w:rsidRPr="00466C1B" w:rsidRDefault="003767F0" w:rsidP="00413C14"/>
    <w:p w14:paraId="38072527" w14:textId="52CA5030" w:rsidR="00B97549" w:rsidRDefault="002724A4" w:rsidP="008278F3">
      <w:r>
        <w:t>La justicia y la misericordia se consideraba debían ir juntas en los procedimientos judiciales, como alegorizó Calderón de la Barca:</w:t>
      </w:r>
    </w:p>
    <w:p w14:paraId="08D05A00" w14:textId="77777777" w:rsidR="002724A4" w:rsidRDefault="002724A4" w:rsidP="002724A4">
      <w:pPr>
        <w:pStyle w:val="Cita"/>
      </w:pPr>
      <w:r>
        <w:t>Id, pues, con la circunstancia</w:t>
      </w:r>
    </w:p>
    <w:p w14:paraId="3C1977AF" w14:textId="77777777" w:rsidR="002724A4" w:rsidRDefault="002724A4" w:rsidP="002724A4">
      <w:pPr>
        <w:pStyle w:val="Cita"/>
      </w:pPr>
      <w:r>
        <w:t>de que vas, Misericordia,</w:t>
      </w:r>
    </w:p>
    <w:p w14:paraId="38114B91" w14:textId="77777777" w:rsidR="002724A4" w:rsidRDefault="002724A4" w:rsidP="002724A4">
      <w:pPr>
        <w:pStyle w:val="Cita"/>
      </w:pPr>
      <w:r>
        <w:t>de Justicia acompañada,</w:t>
      </w:r>
    </w:p>
    <w:p w14:paraId="0A8CCF19" w14:textId="38D49E42" w:rsidR="002724A4" w:rsidRDefault="002724A4" w:rsidP="002724A4">
      <w:pPr>
        <w:pStyle w:val="Cita"/>
      </w:pPr>
      <w:r>
        <w:t xml:space="preserve">para que guardes justicia; </w:t>
      </w:r>
    </w:p>
    <w:p w14:paraId="56F1A841" w14:textId="77777777" w:rsidR="002724A4" w:rsidRDefault="002724A4" w:rsidP="002724A4">
      <w:pPr>
        <w:pStyle w:val="Cita"/>
      </w:pPr>
      <w:r>
        <w:t>y tú, Justicia, repara</w:t>
      </w:r>
    </w:p>
    <w:p w14:paraId="0FD0ABF8" w14:textId="77777777" w:rsidR="002724A4" w:rsidRDefault="002724A4" w:rsidP="002724A4">
      <w:pPr>
        <w:pStyle w:val="Cita"/>
      </w:pPr>
      <w:r>
        <w:t>en que con Misericordia</w:t>
      </w:r>
    </w:p>
    <w:p w14:paraId="53620137" w14:textId="77777777" w:rsidR="002724A4" w:rsidRDefault="002724A4" w:rsidP="002724A4">
      <w:pPr>
        <w:pStyle w:val="Cita"/>
      </w:pPr>
      <w:r>
        <w:t>vas también para guardarla;</w:t>
      </w:r>
    </w:p>
    <w:p w14:paraId="71D576B1" w14:textId="77777777" w:rsidR="002724A4" w:rsidRDefault="002724A4" w:rsidP="002724A4">
      <w:pPr>
        <w:pStyle w:val="Cita"/>
      </w:pPr>
      <w:r>
        <w:t>que no será acierto en una</w:t>
      </w:r>
    </w:p>
    <w:p w14:paraId="5E16CBCB" w14:textId="278AE553" w:rsidR="002724A4" w:rsidRDefault="002724A4" w:rsidP="002724A4">
      <w:pPr>
        <w:pStyle w:val="Cita"/>
      </w:pPr>
      <w:r>
        <w:t>si no se da unión en ambas.</w:t>
      </w:r>
      <w:r>
        <w:rPr>
          <w:rStyle w:val="Refdenotaalpie"/>
        </w:rPr>
        <w:footnoteReference w:id="34"/>
      </w:r>
      <w:r>
        <w:t xml:space="preserve"> </w:t>
      </w:r>
    </w:p>
    <w:p w14:paraId="0FFD333C" w14:textId="77777777" w:rsidR="002724A4" w:rsidRPr="00CE1F32" w:rsidRDefault="002724A4" w:rsidP="008278F3"/>
    <w:p w14:paraId="2619B3C8" w14:textId="77777777" w:rsidR="00395402" w:rsidRDefault="00395402" w:rsidP="002056AD"/>
    <w:p w14:paraId="1C2F301C" w14:textId="77F28472" w:rsidR="00E857BD" w:rsidRPr="00E857BD" w:rsidRDefault="00E857BD" w:rsidP="00E857BD">
      <w:pPr>
        <w:ind w:firstLine="0"/>
      </w:pPr>
    </w:p>
    <w:sectPr w:rsidR="00E857BD" w:rsidRPr="00E857BD">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23374E" w14:textId="77777777" w:rsidR="00341DA2" w:rsidRDefault="00341DA2" w:rsidP="00B9631D">
      <w:pPr>
        <w:spacing w:line="240" w:lineRule="auto"/>
      </w:pPr>
      <w:r>
        <w:separator/>
      </w:r>
    </w:p>
  </w:endnote>
  <w:endnote w:type="continuationSeparator" w:id="0">
    <w:p w14:paraId="1C7BA3DE" w14:textId="77777777" w:rsidR="00341DA2" w:rsidRDefault="00341DA2"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EndPr/>
    <w:sdtContent>
      <w:p w14:paraId="7AEB41D1" w14:textId="77777777" w:rsidR="000C3722" w:rsidRDefault="000C3722">
        <w:pPr>
          <w:pStyle w:val="Piedepgina"/>
          <w:jc w:val="right"/>
        </w:pPr>
        <w:r>
          <w:fldChar w:fldCharType="begin"/>
        </w:r>
        <w:r>
          <w:instrText>PAGE   \* MERGEFORMAT</w:instrText>
        </w:r>
        <w:r>
          <w:fldChar w:fldCharType="separate"/>
        </w:r>
        <w:r w:rsidR="0075433A" w:rsidRPr="0075433A">
          <w:rPr>
            <w:noProof/>
            <w:lang w:val="es-ES"/>
          </w:rPr>
          <w:t>1</w:t>
        </w:r>
        <w:r>
          <w:fldChar w:fldCharType="end"/>
        </w:r>
      </w:p>
    </w:sdtContent>
  </w:sdt>
  <w:p w14:paraId="2E48E8B0" w14:textId="77777777" w:rsidR="000C3722" w:rsidRDefault="000C372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47A3A" w14:textId="77777777" w:rsidR="00341DA2" w:rsidRDefault="00341DA2" w:rsidP="00B9631D">
      <w:pPr>
        <w:spacing w:line="240" w:lineRule="auto"/>
      </w:pPr>
      <w:r>
        <w:separator/>
      </w:r>
    </w:p>
  </w:footnote>
  <w:footnote w:type="continuationSeparator" w:id="0">
    <w:p w14:paraId="1230746C" w14:textId="77777777" w:rsidR="00341DA2" w:rsidRDefault="00341DA2" w:rsidP="00B9631D">
      <w:pPr>
        <w:spacing w:line="240" w:lineRule="auto"/>
      </w:pPr>
      <w:r>
        <w:continuationSeparator/>
      </w:r>
    </w:p>
  </w:footnote>
  <w:footnote w:id="1">
    <w:p w14:paraId="5A49ACA1" w14:textId="38024009" w:rsidR="000C3722" w:rsidRDefault="000C3722"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0C3722" w:rsidRDefault="000C3722"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0C3722" w:rsidRDefault="000C3722">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0C3722" w:rsidRDefault="000C3722"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0C3722" w:rsidRDefault="000C3722">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0C3722" w:rsidRDefault="000C3722">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0C3722" w:rsidRDefault="000C3722">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0C3722" w:rsidRDefault="000C3722">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0C3722" w:rsidRDefault="000C3722">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0C3722" w:rsidRDefault="000C3722">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0C3722" w:rsidRDefault="000C3722">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5ADE7E3D" w14:textId="7F6FD453" w:rsidR="000C3722" w:rsidRDefault="000C3722">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2},"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3">
    <w:p w14:paraId="4876BA75" w14:textId="1D773D0C" w:rsidR="000C3722" w:rsidRDefault="000C3722">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3},"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4">
    <w:p w14:paraId="334DC05A" w14:textId="28D9A9D3" w:rsidR="000C3722" w:rsidRDefault="000C3722">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5">
    <w:p w14:paraId="698410F0" w14:textId="75D484D7" w:rsidR="004E398A" w:rsidRDefault="004E398A">
      <w:pPr>
        <w:pStyle w:val="Textonotapie"/>
      </w:pPr>
      <w:r>
        <w:rPr>
          <w:rStyle w:val="Refdenotaalpie"/>
        </w:rPr>
        <w:footnoteRef/>
      </w:r>
      <w:r>
        <w:t xml:space="preserve"> </w:t>
      </w:r>
      <w:r>
        <w:fldChar w:fldCharType="begin"/>
      </w:r>
      <w:r w:rsidR="00CF5F2B">
        <w:instrText xml:space="preserve"> ADDIN ZOTERO_ITEM CSL_CITATION {"citationID":"PKbhYxPo","properties":{"formattedCitation":"Pietro Costa, {\\i{}Iurisdictio. Semantica del potere politico nella pubblicistica medievale (1100-1433)} (Milano: Giuffr\\uc0\\u232{} Editore, 1969), 83; 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59\\uc0\\u8211{}60 y 65\\uc0\\u8211{}66; 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31\\uc0\\u8211{}32.","plainCitation":"Pietro Costa, Iurisdictio. Semantica del potere politico nella pubblicistica medievale (1100-1433) (Milano: Giuffrè Editore, 1969), 83; Carlos Garriga Acosta, “Orden jurídico y poder político en el antiguo régimen”, en Cádiz, 1812. La Constitución jurisdiccional, de Carlos Garriga Acosta y Marta Lorente Sariñena, Cuadernos y debates 174 (Madrid: Centro de Estudios Políticos y Constitucionales, 2007), 59–60 y 65–66; Alejandro Agüero Nazar, “Las categorías básicas de la cultura jurisdiccional”, en De justicia de jueces a justicia de leyes: hacia la España de 1870, ed. Marta Lorente Sariñena, Cuadernos de derecho judicial, VI–2006 (Madrid: Consejo General del Poder Judicial, 2007), 31–32.","noteIndex":15},"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83","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59-60 y 65-66","label":"page"},{"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31-32","label":"page"}],"schema":"https://github.com/citation-style-language/schema/raw/master/csl-citation.json"} </w:instrText>
      </w:r>
      <w:r>
        <w:fldChar w:fldCharType="separate"/>
      </w:r>
      <w:r w:rsidR="00CF5F2B" w:rsidRPr="00CF5F2B">
        <w:rPr>
          <w:rFonts w:cs="Times New Roman"/>
          <w:szCs w:val="24"/>
        </w:rPr>
        <w:t xml:space="preserve">Pietro Costa, </w:t>
      </w:r>
      <w:r w:rsidR="00CF5F2B" w:rsidRPr="00CF5F2B">
        <w:rPr>
          <w:rFonts w:cs="Times New Roman"/>
          <w:i/>
          <w:iCs/>
          <w:szCs w:val="24"/>
        </w:rPr>
        <w:t>Iurisdictio. Semantica del potere politico nella pubblicistica medievale (1100-1433)</w:t>
      </w:r>
      <w:r w:rsidR="00CF5F2B" w:rsidRPr="00CF5F2B">
        <w:rPr>
          <w:rFonts w:cs="Times New Roman"/>
          <w:szCs w:val="24"/>
        </w:rPr>
        <w:t xml:space="preserve"> (Milano: Giuffrè Editore, 1969), 83; Carlos Garriga Acosta, “Orden jurídico y poder político en el antiguo régimen”, en </w:t>
      </w:r>
      <w:r w:rsidR="00CF5F2B" w:rsidRPr="00CF5F2B">
        <w:rPr>
          <w:rFonts w:cs="Times New Roman"/>
          <w:i/>
          <w:iCs/>
          <w:szCs w:val="24"/>
        </w:rPr>
        <w:t>Cádiz, 1812. La Constitución jurisdiccional</w:t>
      </w:r>
      <w:r w:rsidR="00CF5F2B" w:rsidRPr="00CF5F2B">
        <w:rPr>
          <w:rFonts w:cs="Times New Roman"/>
          <w:szCs w:val="24"/>
        </w:rPr>
        <w:t xml:space="preserve">, de Carlos Garriga Acosta y Marta Lorente Sariñena, Cuadernos y debates 174 (Madrid: Centro de Estudios Políticos y Constitucionales, 2007), 59–60 y 65–66; Alejandro Agüero Nazar, “Las categorías básicas de la cultura jurisdiccional”, en </w:t>
      </w:r>
      <w:r w:rsidR="00CF5F2B" w:rsidRPr="00CF5F2B">
        <w:rPr>
          <w:rFonts w:cs="Times New Roman"/>
          <w:i/>
          <w:iCs/>
          <w:szCs w:val="24"/>
        </w:rPr>
        <w:t>De justicia de jueces a justicia de leyes: hacia la España de 1870</w:t>
      </w:r>
      <w:r w:rsidR="00CF5F2B" w:rsidRPr="00CF5F2B">
        <w:rPr>
          <w:rFonts w:cs="Times New Roman"/>
          <w:szCs w:val="24"/>
        </w:rPr>
        <w:t>, ed. Marta Lorente Sariñena, Cuadernos de derecho judicial, VI–2006 (Madrid: Consejo General del Poder Judicial, 2007), 31–32.</w:t>
      </w:r>
      <w:r>
        <w:fldChar w:fldCharType="end"/>
      </w:r>
    </w:p>
  </w:footnote>
  <w:footnote w:id="16">
    <w:p w14:paraId="57088266" w14:textId="783A11CD" w:rsidR="00301BE4" w:rsidRDefault="00301BE4">
      <w:pPr>
        <w:pStyle w:val="Textonotapie"/>
      </w:pPr>
      <w:r>
        <w:rPr>
          <w:rStyle w:val="Refdenotaalpie"/>
        </w:rPr>
        <w:footnoteRef/>
      </w:r>
      <w:r>
        <w:t xml:space="preserve"> Además de los trabajos mencionados en la nota </w:t>
      </w:r>
      <w:r>
        <w:fldChar w:fldCharType="begin"/>
      </w:r>
      <w:r>
        <w:instrText xml:space="preserve"> NOTEREF _Ref514281780 \h </w:instrText>
      </w:r>
      <w:r>
        <w:fldChar w:fldCharType="separate"/>
      </w:r>
      <w:r w:rsidR="0075433A">
        <w:t>15</w:t>
      </w:r>
      <w:r>
        <w:fldChar w:fldCharType="end"/>
      </w:r>
      <w:r>
        <w:t xml:space="preserve"> se destacan </w:t>
      </w:r>
      <w:r>
        <w:fldChar w:fldCharType="begin"/>
      </w:r>
      <w:r w:rsidR="00580E83">
        <w:instrText xml:space="preserve"> ADDIN ZOTERO_ITEM CSL_CITATION {"citationID":"S8fNWXUs","properties":{"formattedCitation":"Alejandro Ag\\uc0\\u252{}ero Nazar, {\\i{}Castigar y perdonar cuando conviene a la Rep\\uc0\\u250{}blica: la justicia penal de C\\uc0\\u243{}rdoba del Tucum\\uc0\\u225{}n, siglos XVII y XVIII} (Madrid: Centro de Estudios Pol\\uc0\\u237{}ticos y Constitucionales, 2008), 133\\uc0\\u8211{}233; 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61\\uc0\\u8211{}104; Carlos Garriga Acosta, \\uc0\\u8220{}Sobre el gobierno de la justicia en Indias (Siglos XVI-XVII)\\uc0\\u8221{}, {\\i{}Revista de historia del derecho}, n\\uc0\\u250{}m. 34 (2006): 67\\uc0\\u8211{}160; 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13\\uc0\\u8211{}21.","plainCitation":"Alejandro Agüero Nazar, Castigar y perdonar cuando conviene a la República: la justicia penal de Córdoba del Tucumán, siglos XVII y XVIII (Madrid: Centro de Estudios Políticos y Constitucionales, 2008), 133–233; Carlos Garriga Acosta, “Justicia animada: dispositivos de la justicia en la monarquía católica”, en De justicia de jueces a justicia de leyes: hacia la España de 1870, ed. Marta Lorente Sariñena, Cuadernos de derecho judicial, VI–2006 (Madrid: Consejo General del Poder Judicial, 2007), 61–104; Carlos Garriga Acosta, “Sobre el gobierno de la justicia en Indias (Siglos XVI-XVII)”, Revista de historia del derecho, núm. 34 (2006): 67–160; Carlos Garriga Acosta, “Las Audiencias: la justicia y el gobierno de las Indias”, en El gobierno de un mundo, virreinatos y audiencias en la América hispánica, ed. Feliciano Barrios (Cuenca: Ediciones de la Universidad de Castilla-La Mancha, Fundación Rafael del Pino, 2004), 713–21.","noteIndex":16},"citationItems":[{"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33-233","label":"page"},{"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abel":"page"},{"id":5809,"uris":["http://zotero.org/users/163570/items/P3TIKMVJ"],"uri":["http://zotero.org/users/163570/items/P3TIKMVJ"],"itemData":{"id":5809,"type":"article-journal","title":"Sobre el gobierno de la justicia en Indias (Siglos XVI-XVII)","container-title":"Revista de historia del derecho","page":"67-160","issue":"34","source":"dialnet.unirioja.es","abstract":"Se repasan en este artículo argumentos, discursos y perspectivas historiograficas relativas al gobierno de la justicia en Indias, las que otorgan escasa importancia al Derecho real del Antiguo Régimen por la imposibilidad del mismo de metabolizar reglas de comportamiento, a lo que se agrega el aporte del Ius Commune que provee recursos que aternperan el rigor del Derecho positivo. El Derecho en verdad, estaría en las transacciones, pactos y vínculos clientelares. El discurso jurídico se reconstruye para descubrir los criterios que animan el gobierno de la justicia en las\njurisdicciones supremas: Audiencias y Chancillerías y, a través de ellas, la política judicial de la monarquía que se traslada a las Indias. La misma excede la aplicación mecánica de la ley y potencia el resultado de la labor de los jueces, por lo que es necesario controlar y garantizar el comportamiento justo de los mismos.","ISSN":"0325-1918","language":"spa","author":[{"family":"Garriga Acosta","given":"Carlos"}],"issued":{"date-parts":[["2006"]]}},"label":"page"},{"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13-721","label":"page"}],"schema":"https://github.com/citation-style-language/schema/raw/master/csl-citation.json"} </w:instrText>
      </w:r>
      <w:r>
        <w:fldChar w:fldCharType="separate"/>
      </w:r>
      <w:r w:rsidR="00580E83" w:rsidRPr="00580E83">
        <w:rPr>
          <w:rFonts w:cs="Times New Roman"/>
          <w:szCs w:val="24"/>
        </w:rPr>
        <w:t xml:space="preserve">Alejandro Agüero Nazar, </w:t>
      </w:r>
      <w:r w:rsidR="00580E83" w:rsidRPr="00580E83">
        <w:rPr>
          <w:rFonts w:cs="Times New Roman"/>
          <w:i/>
          <w:iCs/>
          <w:szCs w:val="24"/>
        </w:rPr>
        <w:t>Castigar y perdonar cuando conviene a la República: la justicia penal de Córdoba del Tucumán, siglos XVII y XVIII</w:t>
      </w:r>
      <w:r w:rsidR="00580E83" w:rsidRPr="00580E83">
        <w:rPr>
          <w:rFonts w:cs="Times New Roman"/>
          <w:szCs w:val="24"/>
        </w:rPr>
        <w:t xml:space="preserve"> (Madrid: Centro de Estudios Políticos y Constitucionales, 2008), 133–233; Carlos Garriga Acosta, “Justicia animada: dispositivos de la justicia en la monarquía católica”, en </w:t>
      </w:r>
      <w:r w:rsidR="00580E83" w:rsidRPr="00580E83">
        <w:rPr>
          <w:rFonts w:cs="Times New Roman"/>
          <w:i/>
          <w:iCs/>
          <w:szCs w:val="24"/>
        </w:rPr>
        <w:t>De justicia de jueces a justicia de leyes: hacia la España de 1870</w:t>
      </w:r>
      <w:r w:rsidR="00580E83" w:rsidRPr="00580E83">
        <w:rPr>
          <w:rFonts w:cs="Times New Roman"/>
          <w:szCs w:val="24"/>
        </w:rPr>
        <w:t xml:space="preserve">, ed. Marta Lorente Sariñena, Cuadernos de derecho judicial, VI–2006 (Madrid: Consejo General del Poder Judicial, 2007), 61–104; Carlos Garriga Acosta, “Sobre el gobierno de la justicia en Indias (Siglos XVI-XVII)”, </w:t>
      </w:r>
      <w:r w:rsidR="00580E83" w:rsidRPr="00580E83">
        <w:rPr>
          <w:rFonts w:cs="Times New Roman"/>
          <w:i/>
          <w:iCs/>
          <w:szCs w:val="24"/>
        </w:rPr>
        <w:t>Revista de historia del derecho</w:t>
      </w:r>
      <w:r w:rsidR="00580E83" w:rsidRPr="00580E83">
        <w:rPr>
          <w:rFonts w:cs="Times New Roman"/>
          <w:szCs w:val="24"/>
        </w:rPr>
        <w:t xml:space="preserve">, núm. 34 (2006): 67–160; Carlos Garriga Acosta, “Las Audiencias: la justicia y el gobierno de las Indias”, en </w:t>
      </w:r>
      <w:r w:rsidR="00580E83" w:rsidRPr="00580E83">
        <w:rPr>
          <w:rFonts w:cs="Times New Roman"/>
          <w:i/>
          <w:iCs/>
          <w:szCs w:val="24"/>
        </w:rPr>
        <w:t>El gobierno de un mundo, virreinatos y audiencias en la América hispánica</w:t>
      </w:r>
      <w:r w:rsidR="00580E83" w:rsidRPr="00580E83">
        <w:rPr>
          <w:rFonts w:cs="Times New Roman"/>
          <w:szCs w:val="24"/>
        </w:rPr>
        <w:t>, ed. Feliciano Barrios (Cuenca: Ediciones de la Universidad de Castilla-La Mancha, Fundación Rafael del Pino, 2004), 713–21.</w:t>
      </w:r>
      <w:r>
        <w:fldChar w:fldCharType="end"/>
      </w:r>
    </w:p>
  </w:footnote>
  <w:footnote w:id="17">
    <w:p w14:paraId="2BE38140" w14:textId="7785A5F5" w:rsidR="000C3722" w:rsidRPr="00137320" w:rsidRDefault="000C3722">
      <w:pPr>
        <w:pStyle w:val="Textonotapie"/>
      </w:pPr>
      <w:r>
        <w:rPr>
          <w:rStyle w:val="Refdenotaalpie"/>
        </w:rPr>
        <w:footnoteRef/>
      </w:r>
      <w:r>
        <w:t xml:space="preserve"> Saavedra Fajardo, </w:t>
      </w:r>
      <w:r w:rsidRPr="00700CBA">
        <w:rPr>
          <w:i/>
        </w:rPr>
        <w:t>Idea de un príncipe político christiano representada en cien empresas</w:t>
      </w:r>
      <w:r>
        <w:t xml:space="preserve"> (Mónaco, s.n., 1640, Milán, s.n., 1642) lema “præsidia maiestatis”.</w:t>
      </w:r>
      <w:r w:rsidR="00137320">
        <w:t xml:space="preserve"> Juan de Mariana también cita a un autor anónimo para decir que “si se hubiesen castigado todas las faltas cometidas, ya hace tiempo que la humanidad no existiría” (</w:t>
      </w:r>
      <w:r w:rsidR="00137320" w:rsidRPr="00137320">
        <w:rPr>
          <w:i/>
        </w:rPr>
        <w:t>Si peccatis supplicia metiatur, iam pridem genus humanum extinxerit</w:t>
      </w:r>
      <w:r w:rsidR="00137320">
        <w:t>)</w:t>
      </w:r>
      <w:r w:rsidR="00D31176">
        <w:t xml:space="preserve"> trad. </w:t>
      </w:r>
      <w:r w:rsidR="00D31176" w:rsidRPr="00D31176">
        <w:t xml:space="preserve">Luis Sánchez Agesta de Juan de Mariana, </w:t>
      </w:r>
      <w:r w:rsidR="00D31176" w:rsidRPr="00D31176">
        <w:rPr>
          <w:i/>
        </w:rPr>
        <w:t>De rege et regis institutione</w:t>
      </w:r>
      <w:r w:rsidR="00D31176" w:rsidRPr="00D31176">
        <w:t xml:space="preserve"> (Toledo: tipografía de Pedro Rodr</w:t>
      </w:r>
      <w:r w:rsidR="00D31176">
        <w:t>íguez, 1599)</w:t>
      </w:r>
      <w:r w:rsidR="00D31176" w:rsidRPr="00D31176">
        <w:t xml:space="preserve"> </w:t>
      </w:r>
      <w:r w:rsidR="00137320" w:rsidRPr="00D31176">
        <w:t xml:space="preserve">lib. </w:t>
      </w:r>
      <w:r w:rsidR="00137320">
        <w:t>II, cap. XII.</w:t>
      </w:r>
    </w:p>
  </w:footnote>
  <w:footnote w:id="18">
    <w:p w14:paraId="0F61351E" w14:textId="47A806EF" w:rsidR="000C3722" w:rsidRDefault="000C3722">
      <w:pPr>
        <w:pStyle w:val="Textonotapie"/>
      </w:pPr>
      <w:r>
        <w:rPr>
          <w:rStyle w:val="Refdenotaalpie"/>
        </w:rPr>
        <w:footnoteRef/>
      </w:r>
      <w:r>
        <w:t xml:space="preserve"> </w:t>
      </w:r>
      <w:r>
        <w:fldChar w:fldCharType="begin"/>
      </w:r>
      <w:r w:rsidR="00301BE4">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1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rsidR="00301BE4">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18},"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19">
    <w:p w14:paraId="136CE5DB" w14:textId="235B186E" w:rsidR="000C3722" w:rsidRDefault="000C3722">
      <w:pPr>
        <w:pStyle w:val="Textonotapie"/>
      </w:pPr>
      <w:r>
        <w:rPr>
          <w:rStyle w:val="Refdenotaalpie"/>
        </w:rPr>
        <w:footnoteRef/>
      </w:r>
      <w:r>
        <w:t xml:space="preserve"> </w:t>
      </w:r>
      <w:r>
        <w:fldChar w:fldCharType="begin"/>
      </w:r>
      <w:r w:rsidR="00301BE4">
        <w:instrText xml:space="preserve"> ADDIN ZOTERO_ITEM CSL_CITATION {"citationID":"al28obnw","properties":{"formattedCitation":"Calder\\uc0\\u243{}n de la Barca, {\\i{}El indulto general}, 9\\uc0\\u8211{}10.","plainCitation":"Calderón de la Barca, El indulto general, 9–10.","noteIndex":1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20">
    <w:p w14:paraId="47AF9E8E" w14:textId="14502A30" w:rsidR="000C3722" w:rsidRDefault="000C3722">
      <w:pPr>
        <w:pStyle w:val="Textonotapie"/>
      </w:pPr>
      <w:r>
        <w:rPr>
          <w:rStyle w:val="Refdenotaalpie"/>
        </w:rPr>
        <w:footnoteRef/>
      </w:r>
      <w:r>
        <w:t xml:space="preserve"> </w:t>
      </w:r>
      <w:r>
        <w:fldChar w:fldCharType="begin"/>
      </w:r>
      <w:r w:rsidR="00301BE4">
        <w:instrText xml:space="preserve"> ADDIN ZOTERO_ITEM CSL_CITATION {"citationID":"m0owZl73","properties":{"formattedCitation":"Tom\\uc0\\u225{}s y Valiente, \\uc0\\u8220{}\\uc0\\u171{}In dubio pro reo\\uc0\\u187{}\\uc0\\u8221{}, 12\\uc0\\u8211{}13.","plainCitation":"Tomás y Valiente, “«In dubio pro reo»”, 12–13.","noteIndex":20},"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21">
    <w:p w14:paraId="65BB345B" w14:textId="005F3EB8" w:rsidR="003767F0" w:rsidRDefault="003767F0" w:rsidP="003767F0">
      <w:pPr>
        <w:pStyle w:val="Textonotapie"/>
      </w:pPr>
      <w:r>
        <w:rPr>
          <w:rStyle w:val="Refdenotaalpie"/>
        </w:rPr>
        <w:footnoteRef/>
      </w:r>
      <w:r>
        <w:t xml:space="preserve"> </w:t>
      </w:r>
      <w:r>
        <w:fldChar w:fldCharType="begin"/>
      </w:r>
      <w:r w:rsidR="00301BE4">
        <w:instrText xml:space="preserve"> ADDIN ZOTERO_ITEM CSL_CITATION {"citationID":"pNUEkrH4","properties":{"formattedCitation":"Tom\\uc0\\u225{}s y Valiente, 12.","plainCitation":"Tomás y Valiente, 12.","noteIndex":21},"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00736260" w:rsidRPr="00736260">
        <w:rPr>
          <w:rFonts w:cs="Times New Roman"/>
          <w:szCs w:val="24"/>
        </w:rPr>
        <w:t>Tomás y Valiente, 12.</w:t>
      </w:r>
      <w:r>
        <w:fldChar w:fldCharType="end"/>
      </w:r>
    </w:p>
  </w:footnote>
  <w:footnote w:id="22">
    <w:p w14:paraId="59D4695D" w14:textId="706220A5" w:rsidR="003767F0" w:rsidRDefault="003767F0" w:rsidP="003767F0">
      <w:pPr>
        <w:pStyle w:val="Textonotapie"/>
      </w:pPr>
      <w:r>
        <w:rPr>
          <w:rStyle w:val="Refdenotaalpie"/>
        </w:rPr>
        <w:footnoteRef/>
      </w:r>
      <w:r>
        <w:t xml:space="preserve"> </w:t>
      </w:r>
      <w:r w:rsidR="00353440">
        <w:t xml:space="preserve">Referencia en el original a tres citas bíblicas: </w:t>
      </w:r>
      <w:r>
        <w:t xml:space="preserve">Mt 12:7, </w:t>
      </w:r>
      <w:r w:rsidR="00491039">
        <w:t>Sal</w:t>
      </w:r>
      <w:r>
        <w:t xml:space="preserve"> 106, Pr 3:3.</w:t>
      </w:r>
    </w:p>
  </w:footnote>
  <w:footnote w:id="23">
    <w:p w14:paraId="44DAFA9D" w14:textId="77777777" w:rsidR="003767F0" w:rsidRPr="0020271B" w:rsidRDefault="003767F0" w:rsidP="003767F0">
      <w:pPr>
        <w:pStyle w:val="Textonotapie"/>
      </w:pPr>
      <w:r>
        <w:rPr>
          <w:rStyle w:val="Refdenotaalpie"/>
        </w:rPr>
        <w:footnoteRef/>
      </w:r>
      <w:r>
        <w:t xml:space="preserve"> Guardiola y Sáez, </w:t>
      </w:r>
      <w:r>
        <w:rPr>
          <w:i/>
        </w:rPr>
        <w:t>El corregidor perfecto</w:t>
      </w:r>
      <w:r>
        <w:t xml:space="preserve">, parte II, </w:t>
      </w:r>
      <w:r w:rsidRPr="0020271B">
        <w:t>§</w:t>
      </w:r>
      <w:r>
        <w:t xml:space="preserve"> IV, núm. 33.</w:t>
      </w:r>
    </w:p>
  </w:footnote>
  <w:footnote w:id="24">
    <w:p w14:paraId="0FFA4558" w14:textId="77777777" w:rsidR="00F60E2A" w:rsidRPr="00C054C4" w:rsidRDefault="00F60E2A" w:rsidP="00F60E2A">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25">
    <w:p w14:paraId="0F430B87" w14:textId="77777777" w:rsidR="00F60E2A" w:rsidRDefault="00F60E2A" w:rsidP="00F60E2A">
      <w:pPr>
        <w:pStyle w:val="Textonotapie"/>
      </w:pPr>
      <w:r>
        <w:rPr>
          <w:rStyle w:val="Refdenotaalpie"/>
        </w:rPr>
        <w:footnoteRef/>
      </w:r>
      <w:r>
        <w:t xml:space="preserve"> Castillo de Bovadilla, lib. III, cap. XII, núm. 7.</w:t>
      </w:r>
    </w:p>
  </w:footnote>
  <w:footnote w:id="26">
    <w:p w14:paraId="1A1DE342" w14:textId="77777777" w:rsidR="00F60E2A" w:rsidRPr="00364BD5" w:rsidRDefault="00F60E2A" w:rsidP="00F60E2A">
      <w:pPr>
        <w:pStyle w:val="Textonotapie"/>
        <w:rPr>
          <w:lang w:val="fr-FR"/>
        </w:rPr>
      </w:pPr>
      <w:r>
        <w:rPr>
          <w:rStyle w:val="Refdenotaalpie"/>
        </w:rPr>
        <w:footnoteRef/>
      </w:r>
      <w:r>
        <w:t xml:space="preserve"> Castillo de Bovadilla, lib. </w:t>
      </w:r>
      <w:r w:rsidRPr="00F05BA7">
        <w:t xml:space="preserve">III, cap. </w:t>
      </w:r>
      <w:r w:rsidRPr="00364BD5">
        <w:rPr>
          <w:lang w:val="fr-FR"/>
        </w:rPr>
        <w:t>XII, núm. 8.</w:t>
      </w:r>
    </w:p>
  </w:footnote>
  <w:footnote w:id="27">
    <w:p w14:paraId="38C70E9A" w14:textId="5423CD1D" w:rsidR="00D37198" w:rsidRPr="00573862" w:rsidRDefault="00D37198" w:rsidP="00D37198">
      <w:pPr>
        <w:pStyle w:val="Textonotapie"/>
      </w:pPr>
      <w:r w:rsidRPr="002B6C75">
        <w:rPr>
          <w:rStyle w:val="Refdenotaalpie"/>
        </w:rPr>
        <w:footnoteRef/>
      </w:r>
      <w:r w:rsidR="00736260">
        <w:t xml:space="preserve">  Se cita</w:t>
      </w:r>
      <w:r>
        <w:t xml:space="preserve"> allí la máxima evangélica que rezaba “Ninguna autoridad tendrías contra mí si no se te hubiera dado desde arriba”</w:t>
      </w:r>
      <w:r w:rsidRPr="00AE5979">
        <w:t xml:space="preserve">. </w:t>
      </w:r>
      <w:r w:rsidR="003142C3">
        <w:t>J</w:t>
      </w:r>
      <w:r>
        <w:t>n 19:11</w:t>
      </w:r>
      <w:r w:rsidRPr="00AE5979">
        <w:t>.</w:t>
      </w:r>
    </w:p>
  </w:footnote>
  <w:footnote w:id="28">
    <w:p w14:paraId="4787F506" w14:textId="77777777" w:rsidR="00D37198" w:rsidRPr="00573862" w:rsidRDefault="00D37198" w:rsidP="00D37198">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29">
    <w:p w14:paraId="45CFC12B" w14:textId="77777777" w:rsidR="00D37198" w:rsidRPr="002A7410" w:rsidRDefault="00D37198" w:rsidP="00D37198">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30">
    <w:p w14:paraId="4E326E3B" w14:textId="77777777" w:rsidR="00D37198" w:rsidRPr="00C34A5D" w:rsidRDefault="00D37198" w:rsidP="00D37198">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31">
    <w:p w14:paraId="4E1EB0E9" w14:textId="77777777" w:rsidR="00D976B0" w:rsidRPr="00653A46" w:rsidRDefault="00D976B0" w:rsidP="00D976B0">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32">
    <w:p w14:paraId="411F679F" w14:textId="54BE2E37" w:rsidR="000C3722" w:rsidRDefault="000C3722">
      <w:pPr>
        <w:pStyle w:val="Textonotapie"/>
      </w:pPr>
      <w:r>
        <w:rPr>
          <w:rStyle w:val="Refdenotaalpie"/>
        </w:rPr>
        <w:footnoteRef/>
      </w:r>
      <w:r>
        <w:t xml:space="preserve"> </w:t>
      </w:r>
      <w:r>
        <w:fldChar w:fldCharType="begin"/>
      </w:r>
      <w:r w:rsidR="00301BE4">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2},"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33">
    <w:p w14:paraId="1347050B" w14:textId="4F090DBC" w:rsidR="000C3722" w:rsidRPr="005A04A0" w:rsidRDefault="000C3722" w:rsidP="00724125">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34">
    <w:p w14:paraId="2BD3F0DD" w14:textId="1CDB8CC4" w:rsidR="000C3722" w:rsidRDefault="000C3722">
      <w:pPr>
        <w:pStyle w:val="Textonotapie"/>
      </w:pPr>
      <w:r>
        <w:rPr>
          <w:rStyle w:val="Refdenotaalpie"/>
        </w:rPr>
        <w:footnoteRef/>
      </w:r>
      <w:r>
        <w:t xml:space="preserve"> </w:t>
      </w:r>
      <w:r>
        <w:fldChar w:fldCharType="begin"/>
      </w:r>
      <w:r w:rsidR="00301BE4">
        <w:instrText xml:space="preserve"> ADDIN ZOTERO_ITEM CSL_CITATION {"citationID":"BJMXXsYz","properties":{"formattedCitation":"Calder\\uc0\\u243{}n de la Barca, {\\i{}El indulto general}, vv. 1257\\uc0\\u8211{}1265.","plainCitation":"Calderón de la Barca, El indulto general, vv. 1257–1265.","noteIndex":34},"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9"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3"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5"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18"/>
  </w:num>
  <w:num w:numId="2">
    <w:abstractNumId w:val="5"/>
  </w:num>
  <w:num w:numId="3">
    <w:abstractNumId w:val="16"/>
  </w:num>
  <w:num w:numId="4">
    <w:abstractNumId w:val="11"/>
  </w:num>
  <w:num w:numId="5">
    <w:abstractNumId w:val="0"/>
  </w:num>
  <w:num w:numId="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3"/>
  </w:num>
  <w:num w:numId="9">
    <w:abstractNumId w:val="10"/>
  </w:num>
  <w:num w:numId="10">
    <w:abstractNumId w:val="9"/>
  </w:num>
  <w:num w:numId="11">
    <w:abstractNumId w:val="1"/>
  </w:num>
  <w:num w:numId="12">
    <w:abstractNumId w:val="17"/>
  </w:num>
  <w:num w:numId="13">
    <w:abstractNumId w:val="6"/>
  </w:num>
  <w:num w:numId="14">
    <w:abstractNumId w:val="14"/>
  </w:num>
  <w:num w:numId="15">
    <w:abstractNumId w:val="8"/>
  </w:num>
  <w:num w:numId="16">
    <w:abstractNumId w:val="12"/>
  </w:num>
  <w:num w:numId="17">
    <w:abstractNumId w:val="13"/>
  </w:num>
  <w:num w:numId="18">
    <w:abstractNumId w:val="2"/>
  </w:num>
  <w:num w:numId="19">
    <w:abstractNumId w:val="7"/>
  </w:num>
  <w:num w:numId="20">
    <w:abstractNumId w:val="4"/>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EAA"/>
    <w:rsid w:val="00004051"/>
    <w:rsid w:val="000068F8"/>
    <w:rsid w:val="000100A2"/>
    <w:rsid w:val="00010BC5"/>
    <w:rsid w:val="00014468"/>
    <w:rsid w:val="00014B86"/>
    <w:rsid w:val="00025326"/>
    <w:rsid w:val="000343F7"/>
    <w:rsid w:val="000372BE"/>
    <w:rsid w:val="000407D1"/>
    <w:rsid w:val="000407D4"/>
    <w:rsid w:val="00041380"/>
    <w:rsid w:val="000424A6"/>
    <w:rsid w:val="000426EF"/>
    <w:rsid w:val="000505B2"/>
    <w:rsid w:val="00054D95"/>
    <w:rsid w:val="000602A4"/>
    <w:rsid w:val="00067D02"/>
    <w:rsid w:val="000778C1"/>
    <w:rsid w:val="0008025F"/>
    <w:rsid w:val="00087B96"/>
    <w:rsid w:val="00087BC1"/>
    <w:rsid w:val="000A2FB1"/>
    <w:rsid w:val="000A6590"/>
    <w:rsid w:val="000A7C05"/>
    <w:rsid w:val="000A7CAE"/>
    <w:rsid w:val="000B13F6"/>
    <w:rsid w:val="000B1ACC"/>
    <w:rsid w:val="000B2B81"/>
    <w:rsid w:val="000B4007"/>
    <w:rsid w:val="000C1053"/>
    <w:rsid w:val="000C3630"/>
    <w:rsid w:val="000C3722"/>
    <w:rsid w:val="000C3B4D"/>
    <w:rsid w:val="000C5699"/>
    <w:rsid w:val="000C59B5"/>
    <w:rsid w:val="000D0722"/>
    <w:rsid w:val="000D3181"/>
    <w:rsid w:val="000D7C7C"/>
    <w:rsid w:val="000E2090"/>
    <w:rsid w:val="000E4B53"/>
    <w:rsid w:val="000E7114"/>
    <w:rsid w:val="000F3839"/>
    <w:rsid w:val="000F415D"/>
    <w:rsid w:val="000F59E1"/>
    <w:rsid w:val="0010513E"/>
    <w:rsid w:val="00111F38"/>
    <w:rsid w:val="00112B69"/>
    <w:rsid w:val="00113798"/>
    <w:rsid w:val="00116273"/>
    <w:rsid w:val="00117822"/>
    <w:rsid w:val="00117A9C"/>
    <w:rsid w:val="00122329"/>
    <w:rsid w:val="00127A9C"/>
    <w:rsid w:val="001309A5"/>
    <w:rsid w:val="00131A0A"/>
    <w:rsid w:val="00132E3A"/>
    <w:rsid w:val="00134E68"/>
    <w:rsid w:val="00137320"/>
    <w:rsid w:val="00142E02"/>
    <w:rsid w:val="001530D7"/>
    <w:rsid w:val="001544D0"/>
    <w:rsid w:val="001573BA"/>
    <w:rsid w:val="0016649F"/>
    <w:rsid w:val="001754C2"/>
    <w:rsid w:val="00191C85"/>
    <w:rsid w:val="00191E14"/>
    <w:rsid w:val="001B2249"/>
    <w:rsid w:val="001B4764"/>
    <w:rsid w:val="001B79A8"/>
    <w:rsid w:val="001D58D7"/>
    <w:rsid w:val="001E15B1"/>
    <w:rsid w:val="001E16B2"/>
    <w:rsid w:val="001E1BEF"/>
    <w:rsid w:val="001E394C"/>
    <w:rsid w:val="0020271B"/>
    <w:rsid w:val="002056AD"/>
    <w:rsid w:val="00211A92"/>
    <w:rsid w:val="00220385"/>
    <w:rsid w:val="0023420D"/>
    <w:rsid w:val="002344C8"/>
    <w:rsid w:val="002402EF"/>
    <w:rsid w:val="0024383C"/>
    <w:rsid w:val="002451A7"/>
    <w:rsid w:val="002452C2"/>
    <w:rsid w:val="00253C78"/>
    <w:rsid w:val="002567E3"/>
    <w:rsid w:val="0026130B"/>
    <w:rsid w:val="0026423E"/>
    <w:rsid w:val="002724A4"/>
    <w:rsid w:val="00273647"/>
    <w:rsid w:val="00285218"/>
    <w:rsid w:val="002858B2"/>
    <w:rsid w:val="002974D2"/>
    <w:rsid w:val="002A1714"/>
    <w:rsid w:val="002A4B7D"/>
    <w:rsid w:val="002A6BED"/>
    <w:rsid w:val="002A6D37"/>
    <w:rsid w:val="002A6F16"/>
    <w:rsid w:val="002A7C29"/>
    <w:rsid w:val="002B6C75"/>
    <w:rsid w:val="002B71A0"/>
    <w:rsid w:val="002C0CF3"/>
    <w:rsid w:val="002C31D4"/>
    <w:rsid w:val="002C36EE"/>
    <w:rsid w:val="002C53AF"/>
    <w:rsid w:val="002D17B5"/>
    <w:rsid w:val="002D344A"/>
    <w:rsid w:val="002D535C"/>
    <w:rsid w:val="002E1398"/>
    <w:rsid w:val="002F071D"/>
    <w:rsid w:val="002F1F37"/>
    <w:rsid w:val="00301BE4"/>
    <w:rsid w:val="0030389A"/>
    <w:rsid w:val="00311A3C"/>
    <w:rsid w:val="00312258"/>
    <w:rsid w:val="00312A9B"/>
    <w:rsid w:val="00312EF0"/>
    <w:rsid w:val="003142C3"/>
    <w:rsid w:val="00325A34"/>
    <w:rsid w:val="003268DD"/>
    <w:rsid w:val="003307D4"/>
    <w:rsid w:val="00330F81"/>
    <w:rsid w:val="00331B59"/>
    <w:rsid w:val="00336BAF"/>
    <w:rsid w:val="00341DA2"/>
    <w:rsid w:val="0034339A"/>
    <w:rsid w:val="00353440"/>
    <w:rsid w:val="0036187F"/>
    <w:rsid w:val="00363556"/>
    <w:rsid w:val="00364BD5"/>
    <w:rsid w:val="00364D51"/>
    <w:rsid w:val="00375F6B"/>
    <w:rsid w:val="003767F0"/>
    <w:rsid w:val="00376AB6"/>
    <w:rsid w:val="0038402C"/>
    <w:rsid w:val="00386C4C"/>
    <w:rsid w:val="00394194"/>
    <w:rsid w:val="00395402"/>
    <w:rsid w:val="00397844"/>
    <w:rsid w:val="003A1A84"/>
    <w:rsid w:val="003A2A8E"/>
    <w:rsid w:val="003A4475"/>
    <w:rsid w:val="003A6E80"/>
    <w:rsid w:val="003A739E"/>
    <w:rsid w:val="003B564E"/>
    <w:rsid w:val="003B607F"/>
    <w:rsid w:val="003C401E"/>
    <w:rsid w:val="003D4F03"/>
    <w:rsid w:val="003D6EAE"/>
    <w:rsid w:val="003E1218"/>
    <w:rsid w:val="003E21B3"/>
    <w:rsid w:val="003E3A62"/>
    <w:rsid w:val="003E52CC"/>
    <w:rsid w:val="003E5E29"/>
    <w:rsid w:val="003E7F64"/>
    <w:rsid w:val="003F0504"/>
    <w:rsid w:val="003F4E71"/>
    <w:rsid w:val="003F7359"/>
    <w:rsid w:val="00403B8A"/>
    <w:rsid w:val="00407BD8"/>
    <w:rsid w:val="004135B7"/>
    <w:rsid w:val="00413C14"/>
    <w:rsid w:val="004142D1"/>
    <w:rsid w:val="00414710"/>
    <w:rsid w:val="00414A82"/>
    <w:rsid w:val="00420BB0"/>
    <w:rsid w:val="0042459E"/>
    <w:rsid w:val="004308E1"/>
    <w:rsid w:val="00432FBA"/>
    <w:rsid w:val="00444FE7"/>
    <w:rsid w:val="0045090F"/>
    <w:rsid w:val="00450953"/>
    <w:rsid w:val="00461A7A"/>
    <w:rsid w:val="004628C3"/>
    <w:rsid w:val="00464785"/>
    <w:rsid w:val="00464AD6"/>
    <w:rsid w:val="00466519"/>
    <w:rsid w:val="00466C1B"/>
    <w:rsid w:val="00472190"/>
    <w:rsid w:val="004726B7"/>
    <w:rsid w:val="004735B6"/>
    <w:rsid w:val="0047512A"/>
    <w:rsid w:val="004755E2"/>
    <w:rsid w:val="00484FB4"/>
    <w:rsid w:val="00491039"/>
    <w:rsid w:val="00494234"/>
    <w:rsid w:val="00497A7D"/>
    <w:rsid w:val="004A1A9C"/>
    <w:rsid w:val="004A1C86"/>
    <w:rsid w:val="004B11E4"/>
    <w:rsid w:val="004B3411"/>
    <w:rsid w:val="004B3B57"/>
    <w:rsid w:val="004B419A"/>
    <w:rsid w:val="004C2B66"/>
    <w:rsid w:val="004C2E13"/>
    <w:rsid w:val="004C5C01"/>
    <w:rsid w:val="004D3D2D"/>
    <w:rsid w:val="004E0EEF"/>
    <w:rsid w:val="004E398A"/>
    <w:rsid w:val="004E6A40"/>
    <w:rsid w:val="004E6D14"/>
    <w:rsid w:val="004F2730"/>
    <w:rsid w:val="00500348"/>
    <w:rsid w:val="0050477D"/>
    <w:rsid w:val="005166E9"/>
    <w:rsid w:val="00516F63"/>
    <w:rsid w:val="00520895"/>
    <w:rsid w:val="00525F67"/>
    <w:rsid w:val="005306EA"/>
    <w:rsid w:val="00537AE8"/>
    <w:rsid w:val="005433D6"/>
    <w:rsid w:val="00545629"/>
    <w:rsid w:val="00565B64"/>
    <w:rsid w:val="005666D8"/>
    <w:rsid w:val="00567C76"/>
    <w:rsid w:val="00570D59"/>
    <w:rsid w:val="00572F2C"/>
    <w:rsid w:val="00580E83"/>
    <w:rsid w:val="005844AE"/>
    <w:rsid w:val="00590FCC"/>
    <w:rsid w:val="00592AD1"/>
    <w:rsid w:val="005935C1"/>
    <w:rsid w:val="00595B83"/>
    <w:rsid w:val="005A12A8"/>
    <w:rsid w:val="005A4693"/>
    <w:rsid w:val="005A53FF"/>
    <w:rsid w:val="005B055C"/>
    <w:rsid w:val="005B2C6F"/>
    <w:rsid w:val="005D3FA1"/>
    <w:rsid w:val="005D46DD"/>
    <w:rsid w:val="005E4727"/>
    <w:rsid w:val="005E6CE4"/>
    <w:rsid w:val="005F1025"/>
    <w:rsid w:val="005F746C"/>
    <w:rsid w:val="0060289C"/>
    <w:rsid w:val="00602CC3"/>
    <w:rsid w:val="00604C80"/>
    <w:rsid w:val="006126EC"/>
    <w:rsid w:val="006128BA"/>
    <w:rsid w:val="00613890"/>
    <w:rsid w:val="00627034"/>
    <w:rsid w:val="00632255"/>
    <w:rsid w:val="00632A67"/>
    <w:rsid w:val="00636256"/>
    <w:rsid w:val="00637FA8"/>
    <w:rsid w:val="00645E07"/>
    <w:rsid w:val="00647AB3"/>
    <w:rsid w:val="00650140"/>
    <w:rsid w:val="00653A46"/>
    <w:rsid w:val="0066090D"/>
    <w:rsid w:val="00662708"/>
    <w:rsid w:val="00662C12"/>
    <w:rsid w:val="00663420"/>
    <w:rsid w:val="006661B1"/>
    <w:rsid w:val="00671DDC"/>
    <w:rsid w:val="00672F1B"/>
    <w:rsid w:val="006736ED"/>
    <w:rsid w:val="006738AD"/>
    <w:rsid w:val="00677069"/>
    <w:rsid w:val="00683C91"/>
    <w:rsid w:val="00685D0C"/>
    <w:rsid w:val="00693857"/>
    <w:rsid w:val="006A0C4B"/>
    <w:rsid w:val="006A5213"/>
    <w:rsid w:val="006A672D"/>
    <w:rsid w:val="006B1DAE"/>
    <w:rsid w:val="006B6E95"/>
    <w:rsid w:val="006D096D"/>
    <w:rsid w:val="006D2579"/>
    <w:rsid w:val="006E11ED"/>
    <w:rsid w:val="006E2B23"/>
    <w:rsid w:val="006E2B46"/>
    <w:rsid w:val="006E3973"/>
    <w:rsid w:val="006E4054"/>
    <w:rsid w:val="006E7B3C"/>
    <w:rsid w:val="006E7C4B"/>
    <w:rsid w:val="006F0199"/>
    <w:rsid w:val="006F0C1E"/>
    <w:rsid w:val="006F5E81"/>
    <w:rsid w:val="006F7E08"/>
    <w:rsid w:val="0070048C"/>
    <w:rsid w:val="00700CBA"/>
    <w:rsid w:val="00701E31"/>
    <w:rsid w:val="0070628F"/>
    <w:rsid w:val="00707D96"/>
    <w:rsid w:val="007126D3"/>
    <w:rsid w:val="00714366"/>
    <w:rsid w:val="00720197"/>
    <w:rsid w:val="00724125"/>
    <w:rsid w:val="00725B91"/>
    <w:rsid w:val="007319E7"/>
    <w:rsid w:val="00734344"/>
    <w:rsid w:val="00734A1B"/>
    <w:rsid w:val="00736260"/>
    <w:rsid w:val="007441DB"/>
    <w:rsid w:val="0075433A"/>
    <w:rsid w:val="00762FE7"/>
    <w:rsid w:val="0076306D"/>
    <w:rsid w:val="00767801"/>
    <w:rsid w:val="00773955"/>
    <w:rsid w:val="007812D1"/>
    <w:rsid w:val="0078191E"/>
    <w:rsid w:val="007827E4"/>
    <w:rsid w:val="00784CA8"/>
    <w:rsid w:val="0078764D"/>
    <w:rsid w:val="0079524B"/>
    <w:rsid w:val="007A11BA"/>
    <w:rsid w:val="007B67FC"/>
    <w:rsid w:val="007C0571"/>
    <w:rsid w:val="007C09F3"/>
    <w:rsid w:val="007C516D"/>
    <w:rsid w:val="007C618D"/>
    <w:rsid w:val="007C6342"/>
    <w:rsid w:val="007D1F5B"/>
    <w:rsid w:val="007D4515"/>
    <w:rsid w:val="007D7629"/>
    <w:rsid w:val="007D7D42"/>
    <w:rsid w:val="007E5CB7"/>
    <w:rsid w:val="007E7B8A"/>
    <w:rsid w:val="007F1766"/>
    <w:rsid w:val="007F24F4"/>
    <w:rsid w:val="00800EE5"/>
    <w:rsid w:val="0080525F"/>
    <w:rsid w:val="00812D7B"/>
    <w:rsid w:val="00816429"/>
    <w:rsid w:val="008210C8"/>
    <w:rsid w:val="008278F3"/>
    <w:rsid w:val="00827997"/>
    <w:rsid w:val="0083002A"/>
    <w:rsid w:val="008303C6"/>
    <w:rsid w:val="00832F46"/>
    <w:rsid w:val="00833341"/>
    <w:rsid w:val="00834591"/>
    <w:rsid w:val="0083523B"/>
    <w:rsid w:val="00836348"/>
    <w:rsid w:val="00840013"/>
    <w:rsid w:val="00840267"/>
    <w:rsid w:val="00840B09"/>
    <w:rsid w:val="00841292"/>
    <w:rsid w:val="00843A2F"/>
    <w:rsid w:val="0084734D"/>
    <w:rsid w:val="00856AF5"/>
    <w:rsid w:val="00860041"/>
    <w:rsid w:val="00860C68"/>
    <w:rsid w:val="00860ED3"/>
    <w:rsid w:val="0086150A"/>
    <w:rsid w:val="00861C4D"/>
    <w:rsid w:val="00862D6F"/>
    <w:rsid w:val="00866F29"/>
    <w:rsid w:val="00867493"/>
    <w:rsid w:val="008704CE"/>
    <w:rsid w:val="008709A7"/>
    <w:rsid w:val="00873BED"/>
    <w:rsid w:val="008758BA"/>
    <w:rsid w:val="00887352"/>
    <w:rsid w:val="00891315"/>
    <w:rsid w:val="00892BDA"/>
    <w:rsid w:val="00892D06"/>
    <w:rsid w:val="00893F33"/>
    <w:rsid w:val="008958FE"/>
    <w:rsid w:val="00897132"/>
    <w:rsid w:val="008979B9"/>
    <w:rsid w:val="008A21B7"/>
    <w:rsid w:val="008B1E67"/>
    <w:rsid w:val="008B7B56"/>
    <w:rsid w:val="008C09F0"/>
    <w:rsid w:val="008C2CAC"/>
    <w:rsid w:val="008D23B4"/>
    <w:rsid w:val="008D5F8A"/>
    <w:rsid w:val="008D71A0"/>
    <w:rsid w:val="008D7B48"/>
    <w:rsid w:val="008E1FFC"/>
    <w:rsid w:val="008F1007"/>
    <w:rsid w:val="008F377B"/>
    <w:rsid w:val="009002A6"/>
    <w:rsid w:val="009045B6"/>
    <w:rsid w:val="009144F1"/>
    <w:rsid w:val="00922CC8"/>
    <w:rsid w:val="00922D6F"/>
    <w:rsid w:val="00923C33"/>
    <w:rsid w:val="00925A8D"/>
    <w:rsid w:val="00925F98"/>
    <w:rsid w:val="009355E1"/>
    <w:rsid w:val="009426D7"/>
    <w:rsid w:val="00950B3C"/>
    <w:rsid w:val="009512D5"/>
    <w:rsid w:val="009600DC"/>
    <w:rsid w:val="00963F3A"/>
    <w:rsid w:val="00967F83"/>
    <w:rsid w:val="009759D1"/>
    <w:rsid w:val="00994EC9"/>
    <w:rsid w:val="00996F83"/>
    <w:rsid w:val="009A5A86"/>
    <w:rsid w:val="009A707D"/>
    <w:rsid w:val="009B147C"/>
    <w:rsid w:val="009B3BC4"/>
    <w:rsid w:val="009C502A"/>
    <w:rsid w:val="009C68C7"/>
    <w:rsid w:val="009C75E0"/>
    <w:rsid w:val="009D1FB7"/>
    <w:rsid w:val="009D49BD"/>
    <w:rsid w:val="009E4287"/>
    <w:rsid w:val="009E48AE"/>
    <w:rsid w:val="009E76D2"/>
    <w:rsid w:val="009E7C29"/>
    <w:rsid w:val="00A00775"/>
    <w:rsid w:val="00A06B11"/>
    <w:rsid w:val="00A07920"/>
    <w:rsid w:val="00A11957"/>
    <w:rsid w:val="00A277B2"/>
    <w:rsid w:val="00A3241E"/>
    <w:rsid w:val="00A44824"/>
    <w:rsid w:val="00A51D3A"/>
    <w:rsid w:val="00A56C33"/>
    <w:rsid w:val="00A60385"/>
    <w:rsid w:val="00A6066F"/>
    <w:rsid w:val="00A65238"/>
    <w:rsid w:val="00A65548"/>
    <w:rsid w:val="00A76EFA"/>
    <w:rsid w:val="00A77E24"/>
    <w:rsid w:val="00A8093A"/>
    <w:rsid w:val="00A80EDA"/>
    <w:rsid w:val="00A90C68"/>
    <w:rsid w:val="00A916BC"/>
    <w:rsid w:val="00A92165"/>
    <w:rsid w:val="00A94EC6"/>
    <w:rsid w:val="00A96226"/>
    <w:rsid w:val="00A97FB0"/>
    <w:rsid w:val="00AA511A"/>
    <w:rsid w:val="00AB12F3"/>
    <w:rsid w:val="00AB186B"/>
    <w:rsid w:val="00AB236F"/>
    <w:rsid w:val="00AB263E"/>
    <w:rsid w:val="00AB3F05"/>
    <w:rsid w:val="00AB4D57"/>
    <w:rsid w:val="00AB5A40"/>
    <w:rsid w:val="00AD7100"/>
    <w:rsid w:val="00AE3608"/>
    <w:rsid w:val="00AE3978"/>
    <w:rsid w:val="00AF29A2"/>
    <w:rsid w:val="00B011C4"/>
    <w:rsid w:val="00B0400F"/>
    <w:rsid w:val="00B169BD"/>
    <w:rsid w:val="00B20DA2"/>
    <w:rsid w:val="00B2236D"/>
    <w:rsid w:val="00B247B2"/>
    <w:rsid w:val="00B27F31"/>
    <w:rsid w:val="00B30064"/>
    <w:rsid w:val="00B3156A"/>
    <w:rsid w:val="00B32981"/>
    <w:rsid w:val="00B354EA"/>
    <w:rsid w:val="00B402E3"/>
    <w:rsid w:val="00B45562"/>
    <w:rsid w:val="00B5325E"/>
    <w:rsid w:val="00B5399E"/>
    <w:rsid w:val="00B54A63"/>
    <w:rsid w:val="00B6238F"/>
    <w:rsid w:val="00B636AC"/>
    <w:rsid w:val="00B639B7"/>
    <w:rsid w:val="00B63CB5"/>
    <w:rsid w:val="00B64E56"/>
    <w:rsid w:val="00B6589A"/>
    <w:rsid w:val="00B66D94"/>
    <w:rsid w:val="00B674E5"/>
    <w:rsid w:val="00B67F9E"/>
    <w:rsid w:val="00B73D0E"/>
    <w:rsid w:val="00B74F9E"/>
    <w:rsid w:val="00B75E99"/>
    <w:rsid w:val="00B77D1F"/>
    <w:rsid w:val="00B82B4D"/>
    <w:rsid w:val="00B844BB"/>
    <w:rsid w:val="00B90477"/>
    <w:rsid w:val="00B91863"/>
    <w:rsid w:val="00B92233"/>
    <w:rsid w:val="00B931C3"/>
    <w:rsid w:val="00B95181"/>
    <w:rsid w:val="00B9631D"/>
    <w:rsid w:val="00B97549"/>
    <w:rsid w:val="00BA2C62"/>
    <w:rsid w:val="00BA35EF"/>
    <w:rsid w:val="00BB134C"/>
    <w:rsid w:val="00BB67EA"/>
    <w:rsid w:val="00BB7363"/>
    <w:rsid w:val="00BC18E6"/>
    <w:rsid w:val="00BC74C3"/>
    <w:rsid w:val="00BD7E1E"/>
    <w:rsid w:val="00BE1F7D"/>
    <w:rsid w:val="00BE45D0"/>
    <w:rsid w:val="00BE515F"/>
    <w:rsid w:val="00BE5E46"/>
    <w:rsid w:val="00BE7C91"/>
    <w:rsid w:val="00BF3E79"/>
    <w:rsid w:val="00BF4919"/>
    <w:rsid w:val="00BF6A88"/>
    <w:rsid w:val="00BF7F72"/>
    <w:rsid w:val="00C03AC1"/>
    <w:rsid w:val="00C04580"/>
    <w:rsid w:val="00C054C4"/>
    <w:rsid w:val="00C064B8"/>
    <w:rsid w:val="00C125B2"/>
    <w:rsid w:val="00C12723"/>
    <w:rsid w:val="00C12C3F"/>
    <w:rsid w:val="00C132DC"/>
    <w:rsid w:val="00C13C32"/>
    <w:rsid w:val="00C15674"/>
    <w:rsid w:val="00C170C2"/>
    <w:rsid w:val="00C17FF8"/>
    <w:rsid w:val="00C2352E"/>
    <w:rsid w:val="00C27768"/>
    <w:rsid w:val="00C36C1C"/>
    <w:rsid w:val="00C37831"/>
    <w:rsid w:val="00C46E67"/>
    <w:rsid w:val="00C50376"/>
    <w:rsid w:val="00C50A72"/>
    <w:rsid w:val="00C52CE9"/>
    <w:rsid w:val="00C52EEA"/>
    <w:rsid w:val="00C54BF5"/>
    <w:rsid w:val="00C61EB3"/>
    <w:rsid w:val="00C76389"/>
    <w:rsid w:val="00C76800"/>
    <w:rsid w:val="00C921B6"/>
    <w:rsid w:val="00C976C5"/>
    <w:rsid w:val="00CA595E"/>
    <w:rsid w:val="00CA790F"/>
    <w:rsid w:val="00CB0A86"/>
    <w:rsid w:val="00CB7418"/>
    <w:rsid w:val="00CC6CFE"/>
    <w:rsid w:val="00CC6EA7"/>
    <w:rsid w:val="00CD0B42"/>
    <w:rsid w:val="00CD112A"/>
    <w:rsid w:val="00CD4A8A"/>
    <w:rsid w:val="00CE1562"/>
    <w:rsid w:val="00CE1F32"/>
    <w:rsid w:val="00CF0BD6"/>
    <w:rsid w:val="00CF1AF3"/>
    <w:rsid w:val="00CF2633"/>
    <w:rsid w:val="00CF5F2B"/>
    <w:rsid w:val="00CF767A"/>
    <w:rsid w:val="00D0522D"/>
    <w:rsid w:val="00D10DAC"/>
    <w:rsid w:val="00D10FC2"/>
    <w:rsid w:val="00D112FD"/>
    <w:rsid w:val="00D1457C"/>
    <w:rsid w:val="00D14DD0"/>
    <w:rsid w:val="00D15002"/>
    <w:rsid w:val="00D17382"/>
    <w:rsid w:val="00D215CF"/>
    <w:rsid w:val="00D22DD7"/>
    <w:rsid w:val="00D31176"/>
    <w:rsid w:val="00D31A81"/>
    <w:rsid w:val="00D333CD"/>
    <w:rsid w:val="00D33C44"/>
    <w:rsid w:val="00D3631A"/>
    <w:rsid w:val="00D37198"/>
    <w:rsid w:val="00D4023B"/>
    <w:rsid w:val="00D45972"/>
    <w:rsid w:val="00D46BE8"/>
    <w:rsid w:val="00D5570B"/>
    <w:rsid w:val="00D60460"/>
    <w:rsid w:val="00D72814"/>
    <w:rsid w:val="00D7332C"/>
    <w:rsid w:val="00D93561"/>
    <w:rsid w:val="00D9361C"/>
    <w:rsid w:val="00D959A8"/>
    <w:rsid w:val="00D976B0"/>
    <w:rsid w:val="00DA2B30"/>
    <w:rsid w:val="00DB06F0"/>
    <w:rsid w:val="00DB2964"/>
    <w:rsid w:val="00DB33BE"/>
    <w:rsid w:val="00DB7584"/>
    <w:rsid w:val="00DC1368"/>
    <w:rsid w:val="00DC2BC8"/>
    <w:rsid w:val="00DE0693"/>
    <w:rsid w:val="00DE1962"/>
    <w:rsid w:val="00DE1BA5"/>
    <w:rsid w:val="00DE2DBC"/>
    <w:rsid w:val="00DF146F"/>
    <w:rsid w:val="00DF1E2D"/>
    <w:rsid w:val="00DF40D9"/>
    <w:rsid w:val="00DF48C3"/>
    <w:rsid w:val="00DF4FE9"/>
    <w:rsid w:val="00E016C9"/>
    <w:rsid w:val="00E02848"/>
    <w:rsid w:val="00E04A38"/>
    <w:rsid w:val="00E25D17"/>
    <w:rsid w:val="00E26E5A"/>
    <w:rsid w:val="00E335DE"/>
    <w:rsid w:val="00E37837"/>
    <w:rsid w:val="00E44201"/>
    <w:rsid w:val="00E44EC0"/>
    <w:rsid w:val="00E453AC"/>
    <w:rsid w:val="00E45B98"/>
    <w:rsid w:val="00E46A1D"/>
    <w:rsid w:val="00E517E4"/>
    <w:rsid w:val="00E673DE"/>
    <w:rsid w:val="00E73C16"/>
    <w:rsid w:val="00E8285F"/>
    <w:rsid w:val="00E857BD"/>
    <w:rsid w:val="00E973D3"/>
    <w:rsid w:val="00EA06BC"/>
    <w:rsid w:val="00EA3413"/>
    <w:rsid w:val="00EB3702"/>
    <w:rsid w:val="00EB6DE4"/>
    <w:rsid w:val="00EC4EBB"/>
    <w:rsid w:val="00EC55B0"/>
    <w:rsid w:val="00EF1C63"/>
    <w:rsid w:val="00EF1D5B"/>
    <w:rsid w:val="00EF6AF6"/>
    <w:rsid w:val="00EF718A"/>
    <w:rsid w:val="00F0198D"/>
    <w:rsid w:val="00F05BA7"/>
    <w:rsid w:val="00F06033"/>
    <w:rsid w:val="00F06C03"/>
    <w:rsid w:val="00F14FA0"/>
    <w:rsid w:val="00F24859"/>
    <w:rsid w:val="00F259B1"/>
    <w:rsid w:val="00F25F79"/>
    <w:rsid w:val="00F273C6"/>
    <w:rsid w:val="00F277E6"/>
    <w:rsid w:val="00F27FDB"/>
    <w:rsid w:val="00F30C88"/>
    <w:rsid w:val="00F3353F"/>
    <w:rsid w:val="00F35E58"/>
    <w:rsid w:val="00F41955"/>
    <w:rsid w:val="00F42389"/>
    <w:rsid w:val="00F459DA"/>
    <w:rsid w:val="00F461CA"/>
    <w:rsid w:val="00F5443E"/>
    <w:rsid w:val="00F55CBD"/>
    <w:rsid w:val="00F56205"/>
    <w:rsid w:val="00F56304"/>
    <w:rsid w:val="00F60E2A"/>
    <w:rsid w:val="00F65812"/>
    <w:rsid w:val="00F757CA"/>
    <w:rsid w:val="00F77026"/>
    <w:rsid w:val="00F80BE0"/>
    <w:rsid w:val="00F81B0B"/>
    <w:rsid w:val="00F869B3"/>
    <w:rsid w:val="00FA6731"/>
    <w:rsid w:val="00FB5CBC"/>
    <w:rsid w:val="00FC3356"/>
    <w:rsid w:val="00FD0EC4"/>
    <w:rsid w:val="00FD268F"/>
    <w:rsid w:val="00FD6E7C"/>
    <w:rsid w:val="00FE426A"/>
    <w:rsid w:val="00FE642D"/>
    <w:rsid w:val="00FF0228"/>
    <w:rsid w:val="00FF087F"/>
    <w:rsid w:val="00FF3FBE"/>
    <w:rsid w:val="00FF5759"/>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58D5F69F-193B-48D1-826B-289263EB0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3630"/>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E09CFFAC-E0B0-4145-91C2-C43CE0FEB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6</TotalTime>
  <Pages>11</Pages>
  <Words>2909</Words>
  <Characters>16005</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29</cp:revision>
  <dcterms:created xsi:type="dcterms:W3CDTF">2018-05-10T18:12:00Z</dcterms:created>
  <dcterms:modified xsi:type="dcterms:W3CDTF">2018-05-1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tSGCvda"/&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